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61585" w14:textId="77777777" w:rsidR="00925F57" w:rsidRPr="00207D2A" w:rsidRDefault="00925F57" w:rsidP="00925F57">
      <w:pPr>
        <w:pStyle w:val="Heading2"/>
        <w:rPr>
          <w:rFonts w:cs="Times New Roman"/>
        </w:rPr>
      </w:pPr>
      <w:bookmarkStart w:id="0" w:name="_Toc204950841"/>
      <w:r w:rsidRPr="00207D2A">
        <w:rPr>
          <w:rFonts w:cs="Times New Roman"/>
          <w:highlight w:val="green"/>
        </w:rPr>
        <w:t>4. DISCUSSION</w:t>
      </w:r>
      <w:bookmarkEnd w:id="0"/>
    </w:p>
    <w:p w14:paraId="36047405" w14:textId="77777777" w:rsidR="00925F57" w:rsidRPr="00207D2A" w:rsidRDefault="00925F57" w:rsidP="00925F57">
      <w:pPr>
        <w:spacing w:line="360" w:lineRule="auto"/>
      </w:pPr>
      <w:r w:rsidRPr="00207D2A">
        <w:t>We developed a minimally invasive method of inferring sperm whale developmental stage and sex by leveraging prior knowledge on sperm whale morphometric development and sexual dimorphism. AU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1"/>
      <w:r w:rsidRPr="00207D2A">
        <w:t>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End w:id="1"/>
      <w:r>
        <w:rPr>
          <w:rStyle w:val="CommentReference"/>
        </w:rPr>
        <w:commentReference w:id="1"/>
      </w:r>
      <w:commentRangeStart w:id="2"/>
      <w:r>
        <w:t>S</w:t>
      </w:r>
      <w:r w:rsidRPr="00207D2A">
        <w:t xml:space="preserve">ome individuals could be classified as males or females with high confidence based on their posterior probability estimates, </w:t>
      </w:r>
      <w:r>
        <w:t xml:space="preserve">while </w:t>
      </w:r>
      <w:r w:rsidRPr="00207D2A">
        <w:t xml:space="preserve">others lacked the certainty to be assigned as either. </w:t>
      </w:r>
      <w:commentRangeEnd w:id="2"/>
      <w:r>
        <w:rPr>
          <w:rStyle w:val="CommentReference"/>
        </w:rPr>
        <w:commentReference w:id="2"/>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UAS system, our approach can add key demographic information into sperm whale behavioural analyses and population models. </w:t>
      </w:r>
    </w:p>
    <w:p w14:paraId="63E3C273" w14:textId="77777777" w:rsidR="00925F57" w:rsidRPr="00207D2A" w:rsidRDefault="00925F57" w:rsidP="00925F57">
      <w:pPr>
        <w:pStyle w:val="Heading3"/>
        <w:rPr>
          <w:rFonts w:cs="Times New Roman"/>
        </w:rPr>
      </w:pPr>
      <w:bookmarkStart w:id="3" w:name="_Toc204950842"/>
      <w:r w:rsidRPr="00207D2A">
        <w:rPr>
          <w:rFonts w:cs="Times New Roman"/>
        </w:rPr>
        <w:t>4.1 | Developmental stage inferences</w:t>
      </w:r>
      <w:bookmarkEnd w:id="3"/>
    </w:p>
    <w:p w14:paraId="33A79F6D" w14:textId="77777777" w:rsidR="00925F57" w:rsidRPr="00207D2A" w:rsidRDefault="00925F57" w:rsidP="00925F57">
      <w:pPr>
        <w:spacing w:line="360" w:lineRule="auto"/>
      </w:pPr>
      <w:commentRangeStart w:id="4"/>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commentRangeEnd w:id="4"/>
      <w:r>
        <w:rPr>
          <w:rStyle w:val="CommentReference"/>
        </w:rPr>
        <w:commentReference w:id="4"/>
      </w:r>
      <w:r w:rsidRPr="00207D2A">
        <w:t xml:space="preserve">. The uncertainty in </w:t>
      </w:r>
      <w:r w:rsidRPr="00207D2A">
        <w:rPr>
          <w:i/>
          <w:iCs/>
        </w:rPr>
        <w:t xml:space="preserve">TL </w:t>
      </w:r>
      <w:r w:rsidRPr="00207D2A">
        <w:t>estimates of our UAV system (CV = 2.0</w:t>
      </w:r>
      <w:commentRangeStart w:id="5"/>
      <w:r w:rsidRPr="00207D2A">
        <w:t xml:space="preserve">%) </w:t>
      </w:r>
      <w:r>
        <w:t>was comparable to the</w:t>
      </w:r>
      <w:r w:rsidRPr="00207D2A">
        <w:t xml:space="preserve"> </w:t>
      </w:r>
      <w:r>
        <w:t>most certain</w:t>
      </w:r>
      <w:r w:rsidRPr="00207D2A">
        <w:t xml:space="preserve"> boat-b</w:t>
      </w:r>
      <w:commentRangeEnd w:id="5"/>
      <w:r>
        <w:rPr>
          <w:rStyle w:val="CommentReference"/>
        </w:rPr>
        <w:commentReference w:id="5"/>
      </w:r>
      <w:r w:rsidRPr="00207D2A">
        <w:t xml:space="preserve">ased photogrammetric methods relying on laser photogrammetry </w:t>
      </w:r>
      <w:r w:rsidRPr="00207D2A">
        <w:fldChar w:fldCharType="begin"/>
      </w:r>
      <w:r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w:t>
      </w:r>
      <w:r>
        <w:t>than</w:t>
      </w:r>
      <w:r w:rsidRPr="00207D2A">
        <w:t xml:space="preserve"> state-of-the-art approaches for measuring sperm whales with UAV systems equipped with laser altimeters </w:t>
      </w:r>
      <w:r w:rsidRPr="00207D2A">
        <w:fldChar w:fldCharType="begin"/>
      </w:r>
      <w:r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w:t>
      </w:r>
      <w:commentRangeStart w:id="6"/>
      <w:r w:rsidRPr="00207D2A">
        <w:t xml:space="preserve">This is particularly valuable for a population of highly mobile individuals that is impractical (if not impossible) to track over time. </w:t>
      </w:r>
      <w:commentRangeEnd w:id="6"/>
      <w:r>
        <w:rPr>
          <w:rStyle w:val="CommentReference"/>
        </w:rPr>
        <w:commentReference w:id="6"/>
      </w:r>
      <w:r w:rsidRPr="00207D2A">
        <w:t xml:space="preserve">Additionally, information on measurement error can be incorporated in statistical analyses, allowing for a measured interpretation of resulting patterns and parameter estimates </w:t>
      </w:r>
      <w:r w:rsidRPr="00207D2A">
        <w:fldChar w:fldCharType="begin"/>
      </w:r>
      <w:r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09BF6C8" w14:textId="77777777" w:rsidR="00925F57" w:rsidRPr="00207D2A" w:rsidRDefault="00925F57" w:rsidP="00925F57">
      <w:pPr>
        <w:spacing w:line="360" w:lineRule="auto"/>
      </w:pPr>
      <w:r w:rsidRPr="00207D2A">
        <w:t>The size-based developmental stage classes we propose refine the existing field-based classification. The size ranges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w:t>
      </w:r>
      <w:r w:rsidRPr="00207D2A">
        <w:lastRenderedPageBreak/>
        <w:t xml:space="preserve">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used in the past to model population parameters </w:t>
      </w:r>
      <w:r w:rsidRPr="00207D2A">
        <w:fldChar w:fldCharType="begin"/>
      </w:r>
      <w:r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rPr>
        <w:t>(Waters &amp; Whitehead 1990)</w:t>
      </w:r>
      <w:r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w:t>
      </w:r>
      <w:commentRangeStart w:id="7"/>
      <w:r w:rsidRPr="00207D2A">
        <w:t>However, it is important to note that growth curves are accompanied by uncertainty arising from individual variation in size and development with age</w:t>
      </w:r>
      <w:commentRangeEnd w:id="7"/>
      <w:r>
        <w:rPr>
          <w:rStyle w:val="CommentReference"/>
        </w:rPr>
        <w:commentReference w:id="7"/>
      </w:r>
      <w:r w:rsidRPr="00207D2A">
        <w:t xml:space="preserve">. For example, observed </w:t>
      </w:r>
      <w:r w:rsidRPr="00207D2A">
        <w:rPr>
          <w:i/>
          <w:iCs/>
        </w:rPr>
        <w:t>TL</w:t>
      </w:r>
      <w:r w:rsidRPr="00207D2A">
        <w:t xml:space="preserve"> measures for sperm whales have a standard deviation of up to 0.96 </w:t>
      </w:r>
      <w:commentRangeStart w:id="8"/>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8"/>
      <w:r w:rsidRPr="00207D2A">
        <w:rPr>
          <w:rStyle w:val="CommentReference"/>
        </w:rPr>
        <w:commentReference w:id="8"/>
      </w:r>
    </w:p>
    <w:p w14:paraId="3A573CDC" w14:textId="77777777" w:rsidR="00925F57" w:rsidRDefault="00925F57" w:rsidP="00925F57">
      <w:pPr>
        <w:spacing w:line="360" w:lineRule="auto"/>
      </w:pPr>
      <w:r w:rsidRPr="00207D2A">
        <w:t xml:space="preserve">Recent work attempting to identify age-classes based on AUV-derived morphometric measures in common bottlenose dolphins, </w:t>
      </w:r>
      <w:r w:rsidRPr="00207D2A">
        <w:rPr>
          <w:i/>
          <w:iCs/>
        </w:rPr>
        <w:t>Tursiops truncatus,</w:t>
      </w:r>
      <w:r w:rsidRPr="00207D2A">
        <w:t xml:space="preserve"> has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w:t>
      </w:r>
      <w:commentRangeStart w:id="9"/>
      <w:r w:rsidRPr="00207D2A">
        <w:t>his highlights the presence of individual variability in size at a given age, as well as the inherent difficulty of converting a continuous measure (</w:t>
      </w:r>
      <w:r w:rsidRPr="00207D2A">
        <w:rPr>
          <w:i/>
          <w:iCs/>
        </w:rPr>
        <w:t>TL</w:t>
      </w:r>
      <w:r w:rsidRPr="00207D2A">
        <w:t xml:space="preserve">) into a categorical one (age-class). </w:t>
      </w:r>
      <w:commentRangeEnd w:id="9"/>
      <w:r>
        <w:rPr>
          <w:rStyle w:val="CommentReference"/>
        </w:rPr>
        <w:commentReference w:id="9"/>
      </w:r>
      <w:r w:rsidRPr="00207D2A">
        <w:t xml:space="preserve">But, when bins are wide enough, they perform well (with 2 – 3 age class bins having &gt;72.5% individuals assigned within 2 years of actual age-class)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t>once</w:t>
      </w:r>
      <w:r w:rsidRPr="00207D2A">
        <w:t xml:space="preserve"> decreasing and stabilizing growth rates</w:t>
      </w:r>
      <w:r>
        <w:t xml:space="preserve"> are reached</w:t>
      </w:r>
      <w:r w:rsidRPr="00207D2A">
        <w:t xml:space="preserve">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exponential growth phas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w:t>
      </w:r>
      <w:commentRangeStart w:id="10"/>
      <w:r w:rsidRPr="00207D2A">
        <w:t xml:space="preserve">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commentRangeEnd w:id="10"/>
      <w:r>
        <w:rPr>
          <w:rStyle w:val="CommentReference"/>
        </w:rPr>
        <w:commentReference w:id="10"/>
      </w:r>
      <w:r w:rsidRPr="00207D2A">
        <w:t xml:space="preserve">. Additionally, males experience a ‘secondary growth spurt’ after attaining sexual maturity (&gt;10 m), which would make adult males (10 – 13.7 m) reliably distinguishable from mature males (&gt; 13.7 </w:t>
      </w:r>
      <w:commentRangeStart w:id="11"/>
      <w:r w:rsidRPr="00207D2A">
        <w:t>m</w:t>
      </w:r>
      <w:commentRangeEnd w:id="11"/>
      <w:r>
        <w:rPr>
          <w:rStyle w:val="CommentReference"/>
        </w:rPr>
        <w:commentReference w:id="11"/>
      </w:r>
      <w:r w:rsidRPr="00207D2A">
        <w:t xml:space="preserve">). </w:t>
      </w:r>
    </w:p>
    <w:p w14:paraId="3FC69478" w14:textId="77777777" w:rsidR="00925F57" w:rsidRPr="00207D2A" w:rsidRDefault="00925F57" w:rsidP="00925F57">
      <w:pPr>
        <w:spacing w:line="360" w:lineRule="auto"/>
      </w:pPr>
    </w:p>
    <w:p w14:paraId="403AA38C" w14:textId="77777777" w:rsidR="00925F57" w:rsidRPr="00207D2A" w:rsidRDefault="00925F57" w:rsidP="00925F57">
      <w:pPr>
        <w:pStyle w:val="Heading3"/>
        <w:rPr>
          <w:rFonts w:cs="Times New Roman"/>
        </w:rPr>
      </w:pPr>
      <w:bookmarkStart w:id="12" w:name="_Toc204950843"/>
      <w:r w:rsidRPr="00207D2A">
        <w:rPr>
          <w:rFonts w:cs="Times New Roman"/>
        </w:rPr>
        <w:t>4.2 | Sex inferences</w:t>
      </w:r>
      <w:bookmarkEnd w:id="12"/>
    </w:p>
    <w:p w14:paraId="24A1178A" w14:textId="77777777" w:rsidR="00925F57" w:rsidRPr="00207D2A" w:rsidRDefault="00925F57" w:rsidP="00925F57">
      <w:pPr>
        <w:spacing w:line="360" w:lineRule="auto"/>
      </w:pPr>
      <w:r>
        <w:t>T</w:t>
      </w:r>
      <w:r w:rsidRPr="00207D2A">
        <w:t xml:space="preserve">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Start w:id="13"/>
      <w:r>
        <w:t xml:space="preserve">This was true </w:t>
      </w:r>
      <w:r w:rsidRPr="00207D2A">
        <w:t>despite optimum parameter estimates being sensitive to measurement uncertainty (</w:t>
      </w:r>
      <w:r w:rsidRPr="00207D2A">
        <w:rPr>
          <w:b/>
          <w:bCs/>
        </w:rPr>
        <w:t>Figure 4)</w:t>
      </w:r>
      <w:r>
        <w:rPr>
          <w:b/>
          <w:bCs/>
        </w:rPr>
        <w:t>.</w:t>
      </w:r>
      <w:r w:rsidRPr="00207D2A">
        <w:t xml:space="preserve"> </w:t>
      </w:r>
      <w:commentRangeEnd w:id="13"/>
      <w:r>
        <w:rPr>
          <w:rStyle w:val="CommentReference"/>
        </w:rPr>
        <w:commentReference w:id="13"/>
      </w:r>
      <w:r w:rsidRPr="00207D2A">
        <w:t xml:space="preserve">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had consistently low probabilities of being female</w:t>
      </w:r>
      <w:r>
        <w:t xml:space="preserve"> </w:t>
      </w:r>
      <w:commentRangeStart w:id="14"/>
      <w:r>
        <w:t>and</w:t>
      </w:r>
      <w:commentRangeEnd w:id="14"/>
      <w:r>
        <w:rPr>
          <w:rStyle w:val="CommentReference"/>
        </w:rPr>
        <w:commentReference w:id="14"/>
      </w:r>
      <w:r w:rsidRPr="00207D2A">
        <w:t xml:space="preserve">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in immature individuals sexual dimorphism,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Hence, our methods </w:t>
      </w:r>
      <w:r w:rsidRPr="00207D2A">
        <w:lastRenderedPageBreak/>
        <w:t xml:space="preserve">allow </w:t>
      </w:r>
      <w:commentRangeStart w:id="15"/>
      <w:proofErr w:type="gramStart"/>
      <w:r w:rsidRPr="00207D2A">
        <w:t>the majority of</w:t>
      </w:r>
      <w:proofErr w:type="gramEnd"/>
      <w:r w:rsidRPr="00207D2A">
        <w:t xml:space="preserve"> individuals within the traditional female-immature age-sex class to be reliably identified as adult/mature females. </w:t>
      </w:r>
      <w:commentRangeEnd w:id="15"/>
      <w:r>
        <w:rPr>
          <w:rStyle w:val="CommentReference"/>
        </w:rPr>
        <w:commentReference w:id="15"/>
      </w:r>
    </w:p>
    <w:p w14:paraId="5310CF44" w14:textId="77777777" w:rsidR="00925F57" w:rsidRPr="00207D2A" w:rsidRDefault="00925F57" w:rsidP="00925F57">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ith our measurement system, particularly for individuals with </w:t>
      </w:r>
      <w:r>
        <w:t>wide</w:t>
      </w:r>
      <w:r w:rsidRPr="00207D2A">
        <w:t xml:space="preserve">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t>
      </w:r>
      <w:commentRangeStart w:id="16"/>
      <w:r w:rsidRPr="00207D2A">
        <w:t xml:space="preserve">which would make distinguishing subadult males from adult and mature males particularly challenging. </w:t>
      </w:r>
      <w:commentRangeEnd w:id="16"/>
      <w:r>
        <w:rPr>
          <w:rStyle w:val="CommentReference"/>
        </w:rPr>
        <w:commentReference w:id="16"/>
      </w:r>
      <w:commentRangeStart w:id="17"/>
      <w:commentRangeStart w:id="18"/>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7"/>
      <w:r w:rsidRPr="00207D2A">
        <w:rPr>
          <w:rStyle w:val="CommentReference"/>
        </w:rPr>
        <w:commentReference w:id="17"/>
      </w:r>
      <w:commentRangeEnd w:id="18"/>
      <w:r w:rsidRPr="00207D2A">
        <w:rPr>
          <w:rStyle w:val="CommentReference"/>
        </w:rPr>
        <w:commentReference w:id="18"/>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w:t>
      </w:r>
      <w:r>
        <w:t>So,</w:t>
      </w:r>
      <w:r w:rsidRPr="00207D2A">
        <w:t xml:space="preserve"> caution should be taken when assuming a direct link between phenotype and chromosome arrangement. In the future, individuals </w:t>
      </w:r>
      <w:r>
        <w:t>with</w:t>
      </w:r>
      <w:r w:rsidRPr="00207D2A">
        <w:t xml:space="preserve"> uncertain </w:t>
      </w:r>
      <w:r w:rsidRPr="00207D2A">
        <w:rPr>
          <w:i/>
          <w:iCs/>
        </w:rPr>
        <w:t>P(f)</w:t>
      </w:r>
      <w:r w:rsidRPr="00207D2A">
        <w:t xml:space="preserve"> values could be targeted for genetic sampling. </w:t>
      </w:r>
    </w:p>
    <w:p w14:paraId="46EC3E24" w14:textId="77777777" w:rsidR="00925F57" w:rsidRPr="00207D2A" w:rsidRDefault="00925F57" w:rsidP="00925F57">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19"/>
      <w:commentRangeStart w:id="20"/>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19"/>
      <w:r w:rsidRPr="00207D2A">
        <w:rPr>
          <w:rStyle w:val="CommentReference"/>
        </w:rPr>
        <w:commentReference w:id="19"/>
      </w:r>
      <w:commentRangeEnd w:id="20"/>
      <w:r>
        <w:rPr>
          <w:rStyle w:val="CommentReference"/>
        </w:rPr>
        <w:commentReference w:id="20"/>
      </w:r>
      <w:r w:rsidRPr="00207D2A">
        <w:t xml:space="preserve">Because our fieldwork was focused on large groups which are generally composed of mature females and immature individuals </w:t>
      </w:r>
      <w:r w:rsidRPr="00207D2A">
        <w:fldChar w:fldCharType="begin"/>
      </w:r>
      <w:r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Pr="00207D2A">
        <w:fldChar w:fldCharType="separate"/>
      </w:r>
      <w:r w:rsidRPr="00207D2A">
        <w:rPr>
          <w:kern w:val="0"/>
          <w:u w:val="dash"/>
        </w:rPr>
        <w:t>(Best 1979)</w:t>
      </w:r>
      <w:r w:rsidRPr="00207D2A">
        <w:fldChar w:fldCharType="end"/>
      </w:r>
      <w:r w:rsidRPr="00207D2A">
        <w:t xml:space="preserve">, it is likely that adult (i.e., sexually mature) males were underrepresented in our sample.  </w:t>
      </w:r>
      <w:commentRangeStart w:id="21"/>
      <w:commentRangeStart w:id="22"/>
      <w:r>
        <w:t>Despite this we conservatively assumed equal prior probabilities of observing each sex. This may have underestimated the probability of being female for some intermediate subjects.  For instance, when we changed the prior expected sex ratio to 0.79 (the proportion of females in the breeding groups of Richard et al.’s (1996) study off the Galápagos Islands), the posterior probability of whale #11 being female changed from 0.64 to 0.87.</w:t>
      </w:r>
      <w:commentRangeEnd w:id="21"/>
      <w:r>
        <w:rPr>
          <w:rStyle w:val="CommentReference"/>
        </w:rPr>
        <w:commentReference w:id="21"/>
      </w:r>
      <w:commentRangeEnd w:id="22"/>
      <w:r>
        <w:rPr>
          <w:rStyle w:val="CommentReference"/>
        </w:rPr>
        <w:commentReference w:id="22"/>
      </w:r>
    </w:p>
    <w:p w14:paraId="7018CE21" w14:textId="77777777" w:rsidR="00925F57" w:rsidRPr="00207D2A" w:rsidRDefault="00925F57" w:rsidP="00925F57">
      <w:pPr>
        <w:spacing w:line="360" w:lineRule="auto"/>
      </w:pPr>
      <w:r w:rsidRPr="00207D2A">
        <w:t xml:space="preserve">We found consistent support for a constant (i.e., linear) </w:t>
      </w:r>
      <w:commentRangeStart w:id="23"/>
      <w:r>
        <w:t>increase</w:t>
      </w:r>
      <w:r w:rsidRPr="00207D2A">
        <w:t xml:space="preserve"> </w:t>
      </w:r>
      <w:commentRangeEnd w:id="23"/>
      <w:r>
        <w:rPr>
          <w:rStyle w:val="CommentReference"/>
        </w:rPr>
        <w:commentReference w:id="23"/>
      </w:r>
      <w:r w:rsidRPr="00207D2A">
        <w:t xml:space="preserve">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 xml:space="preserve">). This linear trend in </w:t>
      </w:r>
      <w:r w:rsidRPr="00207D2A">
        <w:rPr>
          <w:i/>
          <w:iCs/>
        </w:rPr>
        <w:t>NR</w:t>
      </w:r>
      <w:r w:rsidRPr="00207D2A">
        <w:rPr>
          <w:i/>
          <w:iCs/>
          <w:vertAlign w:val="subscript"/>
        </w:rPr>
        <w:t xml:space="preserve">flipper </w:t>
      </w:r>
      <w:r w:rsidRPr="00207D2A">
        <w:t>growth emerged despite our initial implementation of a logistic model. The observed pattern aligns with the nose-to-body ratio</w:t>
      </w:r>
      <w:r w:rsidRPr="00207D2A">
        <w:rPr>
          <w:i/>
          <w:iCs/>
        </w:rPr>
        <w:t xml:space="preserve"> </w:t>
      </w:r>
      <w:r w:rsidRPr="00207D2A">
        <w:t xml:space="preserve">relationship with body length reported by Nishiwaki et al. (1963). At the same time, </w:t>
      </w:r>
      <w:commentRangeStart w:id="24"/>
      <w:r w:rsidRPr="00207D2A">
        <w:t xml:space="preserve">it contrasts with male </w:t>
      </w:r>
      <w:r w:rsidRPr="00207D2A">
        <w:rPr>
          <w:i/>
          <w:iCs/>
        </w:rPr>
        <w:t>TL-</w:t>
      </w:r>
      <w:r w:rsidRPr="00207D2A">
        <w:t xml:space="preserve">age growth curves that show decelerating growth in total body length as individuals approach 15 m </w:t>
      </w:r>
      <w:commentRangeEnd w:id="24"/>
      <w:r>
        <w:rPr>
          <w:rStyle w:val="CommentReference"/>
        </w:rPr>
        <w:commentReference w:id="24"/>
      </w:r>
      <w:r w:rsidRPr="00207D2A">
        <w:t xml:space="preserve">(~40 </w:t>
      </w:r>
      <w:r w:rsidRPr="00207D2A">
        <w:lastRenderedPageBreak/>
        <w:t xml:space="preserve">years) </w:t>
      </w:r>
      <w:r w:rsidRPr="00207D2A">
        <w:fldChar w:fldCharType="begin"/>
      </w:r>
      <w:r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Pr="00207D2A">
        <w:rPr>
          <w:kern w:val="0"/>
          <w:u w:val="dash"/>
          <w:lang w:val="en-US"/>
        </w:rPr>
        <w:t>(Nishiwaki et al. 1963, Ohsumi 1977, Waters &amp; Whitehead 1990, Dickson 2020)</w:t>
      </w:r>
      <w:r w:rsidRPr="00207D2A">
        <w:fldChar w:fldCharType="end"/>
      </w:r>
      <w:r w:rsidRPr="00207D2A">
        <w:t xml:space="preserve">. Although our dataset did not cover the full length span of mature males, which can reach over &gt; 18 m </w:t>
      </w:r>
      <w:r w:rsidRPr="00207D2A">
        <w:fldChar w:fldCharType="begin"/>
      </w:r>
      <w:r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Pr="00207D2A">
        <w:fldChar w:fldCharType="separate"/>
      </w:r>
      <w:r w:rsidRPr="00207D2A">
        <w:rPr>
          <w:kern w:val="0"/>
          <w:u w:val="dash"/>
          <w:lang w:val="en-US"/>
        </w:rPr>
        <w:t>(Kasuya 1991)</w:t>
      </w:r>
      <w:r w:rsidRPr="00207D2A">
        <w:fldChar w:fldCharType="end"/>
      </w:r>
      <w:r w:rsidRPr="00207D2A">
        <w:t xml:space="preserve">, it </w:t>
      </w:r>
      <w:commentRangeStart w:id="25"/>
      <w:r w:rsidRPr="00207D2A">
        <w:t xml:space="preserve">still stands that the growth period of male sperm whale noses far exceeds the growth period for their total body length. </w:t>
      </w:r>
      <w:commentRangeEnd w:id="25"/>
      <w:r>
        <w:rPr>
          <w:rStyle w:val="CommentReference"/>
        </w:rPr>
        <w:commentReference w:id="25"/>
      </w:r>
      <w:r w:rsidRPr="00207D2A">
        <w:t xml:space="preserve">The </w:t>
      </w:r>
      <w:commentRangeStart w:id="26"/>
      <w:r w:rsidRPr="00207D2A">
        <w:t xml:space="preserve">decoupling growth curves for total body length and nose-to-body ratio </w:t>
      </w:r>
      <w:commentRangeEnd w:id="26"/>
      <w:r>
        <w:rPr>
          <w:rStyle w:val="CommentReference"/>
        </w:rPr>
        <w:commentReference w:id="26"/>
      </w:r>
      <w:r w:rsidRPr="00207D2A">
        <w:t>may indicate  that the growth in larger males</w:t>
      </w:r>
      <w:r>
        <w:t>,</w:t>
      </w:r>
      <w:r w:rsidRPr="00207D2A">
        <w:t xml:space="preserve"> instead of indeterminate skeletal growth</w:t>
      </w:r>
      <w:r>
        <w:t>,</w:t>
      </w:r>
      <w:r w:rsidRPr="00207D2A">
        <w:t xml:space="preserve"> is primarily growth of soft tissues encasing the sperm whales’ spermaceti organ, which in older males visibly protrudes beyond the lower jaw when seen from the side</w:t>
      </w:r>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02A8CD24" w14:textId="77777777" w:rsidR="00925F57" w:rsidRDefault="00925F57" w:rsidP="00925F57">
      <w:pPr>
        <w:spacing w:line="360" w:lineRule="auto"/>
      </w:pPr>
      <w:r w:rsidRPr="00207D2A">
        <w:t xml:space="preserve">Sustained growth of secondary sexual traits well beyond sexual maturity has also been observed in other mammal species with high degrees of sexual dimorphism,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t>T</w:t>
      </w:r>
      <w:r w:rsidRPr="00207D2A">
        <w:t xml:space="preserve">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success remains untested, our findings further indicate that strong sexual selective pressures are acting on this trait as it continues to grow despite the potentially high energetic cost of building lipid-rich tissue </w:t>
      </w:r>
      <w:commentRangeStart w:id="27"/>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27"/>
      <w:r w:rsidRPr="00207D2A">
        <w:rPr>
          <w:rStyle w:val="CommentReference"/>
        </w:rPr>
        <w:commentReference w:id="27"/>
      </w:r>
    </w:p>
    <w:p w14:paraId="20D28904" w14:textId="77777777" w:rsidR="00925F57" w:rsidRPr="00207D2A" w:rsidRDefault="00925F57" w:rsidP="00925F57">
      <w:pPr>
        <w:spacing w:line="360" w:lineRule="auto"/>
      </w:pPr>
    </w:p>
    <w:p w14:paraId="47DF1501" w14:textId="77777777" w:rsidR="00925F57" w:rsidRPr="00207D2A" w:rsidRDefault="00925F57" w:rsidP="00925F57">
      <w:pPr>
        <w:pStyle w:val="Heading3"/>
        <w:rPr>
          <w:rFonts w:cs="Times New Roman"/>
        </w:rPr>
      </w:pPr>
      <w:bookmarkStart w:id="28" w:name="_Toc204950844"/>
      <w:r w:rsidRPr="00207D2A">
        <w:rPr>
          <w:rFonts w:cs="Times New Roman"/>
        </w:rPr>
        <w:t>4.3 | Peduncle dive patterns</w:t>
      </w:r>
      <w:bookmarkEnd w:id="28"/>
    </w:p>
    <w:p w14:paraId="54359AD5" w14:textId="77777777" w:rsidR="00925F57" w:rsidRPr="00207D2A" w:rsidRDefault="00925F57" w:rsidP="00925F57">
      <w:pPr>
        <w:spacing w:line="360" w:lineRule="auto"/>
      </w:pPr>
      <w:r w:rsidRPr="00207D2A">
        <w:t xml:space="preserve">Our </w:t>
      </w:r>
      <w:commentRangeStart w:id="29"/>
      <w:r w:rsidRPr="00207D2A">
        <w:t xml:space="preserve">inspection of PD </w:t>
      </w:r>
      <w:commentRangeEnd w:id="29"/>
      <w:r>
        <w:rPr>
          <w:rStyle w:val="CommentReference"/>
        </w:rPr>
        <w:commentReference w:id="29"/>
      </w:r>
      <w:r w:rsidRPr="00207D2A">
        <w:t xml:space="preserve">patterns </w:t>
      </w:r>
      <w:r>
        <w:t>relative</w:t>
      </w:r>
      <w:r w:rsidRPr="00207D2A">
        <w:t xml:space="preserve">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w:t>
      </w:r>
      <w:r>
        <w:t>on</w:t>
      </w:r>
      <w:r w:rsidRPr="00207D2A">
        <w:t xml:space="preserve"> individual</w:t>
      </w:r>
      <w:r>
        <w:t>s of known</w:t>
      </w:r>
      <w:r w:rsidRPr="00207D2A">
        <w:t xml:space="preserve"> sex </w:t>
      </w:r>
      <w:r>
        <w:t>(</w:t>
      </w:r>
      <w:r w:rsidRPr="00207D2A">
        <w:t>based on molecular methods or genital inspections</w:t>
      </w:r>
      <w:r>
        <w:t>) that found</w:t>
      </w:r>
      <w:r w:rsidRPr="00207D2A">
        <w:t xml:space="preserve">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 xml:space="preserve">(Gero &amp; Whitehead 2007, Konrad et al. 2019, </w:t>
      </w:r>
      <w:proofErr w:type="spellStart"/>
      <w:r w:rsidRPr="00207D2A">
        <w:rPr>
          <w:kern w:val="0"/>
        </w:rPr>
        <w:t>Sarano</w:t>
      </w:r>
      <w:proofErr w:type="spellEnd"/>
      <w:r w:rsidRPr="00207D2A">
        <w:rPr>
          <w:kern w:val="0"/>
        </w:rPr>
        <w:t xml:space="preserve"> et al. 2023)</w:t>
      </w:r>
      <w:r w:rsidRPr="00207D2A">
        <w:fldChar w:fldCharType="end"/>
      </w:r>
      <w:r w:rsidRPr="00207D2A">
        <w:t>.</w:t>
      </w:r>
      <w:commentRangeStart w:id="30"/>
      <w:r w:rsidRPr="00207D2A">
        <w:t xml:space="preserve"> Two </w:t>
      </w:r>
      <w:commentRangeEnd w:id="30"/>
      <w:r>
        <w:rPr>
          <w:rStyle w:val="CommentReference"/>
        </w:rPr>
        <w:commentReference w:id="30"/>
      </w:r>
      <w:r w:rsidRPr="00207D2A">
        <w:t>of the individuals observed receiving peduncle dives fell in the ‘</w:t>
      </w:r>
      <w:commentRangeStart w:id="31"/>
      <w:r w:rsidRPr="00207D2A">
        <w:t xml:space="preserve">adult </w:t>
      </w:r>
      <w:commentRangeEnd w:id="31"/>
      <w:r>
        <w:rPr>
          <w:rStyle w:val="CommentReference"/>
        </w:rPr>
        <w:commentReference w:id="31"/>
      </w:r>
      <w:r w:rsidRPr="00207D2A">
        <w:t xml:space="preserve">female’ size range (8.5 – 10 m – </w:t>
      </w:r>
      <w:r w:rsidRPr="00207D2A">
        <w:rPr>
          <w:b/>
          <w:bCs/>
        </w:rPr>
        <w:t>Table 1</w:t>
      </w:r>
      <w:proofErr w:type="gramStart"/>
      <w:r w:rsidRPr="00207D2A">
        <w:t>)</w:t>
      </w:r>
      <w:r>
        <w:t>, and</w:t>
      </w:r>
      <w:proofErr w:type="gramEnd"/>
      <w:r>
        <w:t xml:space="preserve"> were more likely to be female than male (P(f) &gt; x).</w:t>
      </w:r>
      <w:r w:rsidRPr="00207D2A">
        <w:t xml:space="preserve"> </w:t>
      </w:r>
      <w:r w:rsidRPr="00207D2A">
        <w:t xml:space="preserve">Females at this size range have most likely attained sexual maturity and are capable of conceiving </w:t>
      </w:r>
      <w:r w:rsidRPr="00207D2A">
        <w:fldChar w:fldCharType="begin"/>
      </w:r>
      <w:r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t xml:space="preserve">, </w:t>
      </w:r>
      <w:r>
        <w:t>though, r</w:t>
      </w:r>
      <w:r w:rsidRPr="00207D2A">
        <w:t xml:space="preserve">esearch off the Caribbean found that </w:t>
      </w:r>
      <w:r>
        <w:t xml:space="preserve">two </w:t>
      </w:r>
      <w:r w:rsidRPr="00207D2A">
        <w:t>females</w:t>
      </w:r>
      <w:r>
        <w:t xml:space="preserve"> who were believed to be nulliparous</w:t>
      </w:r>
      <w:r w:rsidRPr="00207D2A">
        <w:t xml:space="preserve"> </w:t>
      </w:r>
      <w:r>
        <w:t xml:space="preserve">also </w:t>
      </w:r>
      <w:r w:rsidRPr="00207D2A">
        <w:t>receive</w:t>
      </w:r>
      <w:r>
        <w:t>d</w:t>
      </w:r>
      <w:r w:rsidRPr="00207D2A">
        <w:t xml:space="preserve"> peduncle dives</w:t>
      </w:r>
      <w:commentRangeStart w:id="32"/>
      <w:r w:rsidRPr="00207D2A">
        <w:t xml:space="preserve"> </w:t>
      </w:r>
      <w:commentRangeEnd w:id="32"/>
      <w:r>
        <w:rPr>
          <w:rStyle w:val="CommentReference"/>
        </w:rPr>
        <w:commentReference w:id="32"/>
      </w:r>
      <w:r w:rsidRPr="00207D2A">
        <w:fldChar w:fldCharType="begin"/>
      </w:r>
      <w:r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Pr="00207D2A">
        <w:rPr>
          <w:kern w:val="0"/>
        </w:rPr>
        <w:t>(Konrad et al. 2019)</w:t>
      </w:r>
      <w:r w:rsidRPr="00207D2A">
        <w:fldChar w:fldCharType="end"/>
      </w:r>
      <w:r>
        <w:t xml:space="preserve">. </w:t>
      </w:r>
      <w:r w:rsidRPr="00207D2A">
        <w:t>However, our methods did have the resolution to confidently discern these individuals as females</w:t>
      </w:r>
      <w:r>
        <w:t>;</w:t>
      </w:r>
      <w:r w:rsidRPr="00207D2A">
        <w:t xml:space="preserve"> </w:t>
      </w:r>
      <w:r>
        <w:t xml:space="preserve">they had </w:t>
      </w:r>
      <w:r w:rsidRPr="00207D2A">
        <w:rPr>
          <w:i/>
          <w:iCs/>
        </w:rPr>
        <w:t xml:space="preserve">P(f) </w:t>
      </w:r>
      <w:r w:rsidRPr="00207D2A">
        <w:t xml:space="preserve">estimates </w:t>
      </w:r>
      <w:r>
        <w:t xml:space="preserve">with </w:t>
      </w:r>
      <w:proofErr w:type="gramStart"/>
      <w:r>
        <w:t xml:space="preserve">a </w:t>
      </w:r>
      <w:r w:rsidRPr="00207D2A">
        <w:t xml:space="preserve"> high</w:t>
      </w:r>
      <w:proofErr w:type="gramEnd"/>
      <w:r w:rsidRPr="00207D2A">
        <w:t xml:space="preserve"> degree of uncertainty (</w:t>
      </w:r>
      <w:r w:rsidRPr="00207D2A">
        <w:rPr>
          <w:b/>
          <w:bCs/>
        </w:rPr>
        <w:t>Figure 6</w:t>
      </w:r>
      <w:proofErr w:type="gramStart"/>
      <w:r w:rsidRPr="00207D2A">
        <w:t>)..</w:t>
      </w:r>
      <w:proofErr w:type="gramEnd"/>
      <w:r w:rsidRPr="00207D2A">
        <w:t xml:space="preserve"> We also found all individuals performing peduncle dives were under 7.6 m (</w:t>
      </w:r>
      <w:r w:rsidRPr="00207D2A">
        <w:rPr>
          <w:b/>
          <w:bCs/>
        </w:rPr>
        <w:t>Figure 6</w:t>
      </w:r>
      <w:r w:rsidRPr="00207D2A">
        <w:t xml:space="preserve">), corresponding to the size range of juveniles (n = 2) and calves (n = 1), which is also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 xml:space="preserve">(Gero &amp; Whitehead 2007, Konrad et al. 2019, </w:t>
      </w:r>
      <w:proofErr w:type="spellStart"/>
      <w:r w:rsidRPr="00207D2A">
        <w:rPr>
          <w:kern w:val="0"/>
        </w:rPr>
        <w:t>Sarano</w:t>
      </w:r>
      <w:proofErr w:type="spellEnd"/>
      <w:r w:rsidRPr="00207D2A">
        <w:rPr>
          <w:kern w:val="0"/>
        </w:rPr>
        <w:t xml:space="preserve"> et al. 2023)</w:t>
      </w:r>
      <w:r w:rsidRPr="00207D2A">
        <w:fldChar w:fldCharType="end"/>
      </w:r>
      <w:r w:rsidRPr="00207D2A">
        <w:t xml:space="preserve">. </w:t>
      </w:r>
      <w:r>
        <w:t>O</w:t>
      </w:r>
      <w:r w:rsidRPr="00207D2A">
        <w:t xml:space="preserve">ur methods for </w:t>
      </w:r>
      <w:r w:rsidRPr="00207D2A">
        <w:lastRenderedPageBreak/>
        <w:t xml:space="preserve">detecting participation of PD were not exhaustive, as we only inspected a subset of available footage, and thus </w:t>
      </w:r>
      <w:r>
        <w:t>cannot r</w:t>
      </w:r>
      <w:r w:rsidRPr="00207D2A">
        <w:t xml:space="preserve">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 xml:space="preserve">(Konrad et al. 2019, </w:t>
      </w:r>
      <w:proofErr w:type="spellStart"/>
      <w:r w:rsidRPr="00207D2A">
        <w:rPr>
          <w:kern w:val="0"/>
        </w:rPr>
        <w:t>Sarano</w:t>
      </w:r>
      <w:proofErr w:type="spellEnd"/>
      <w:r w:rsidRPr="00207D2A">
        <w:rPr>
          <w:kern w:val="0"/>
        </w:rPr>
        <w:t xml:space="preserve"> et al. 2023)</w:t>
      </w:r>
      <w:r w:rsidRPr="00207D2A">
        <w:fldChar w:fldCharType="end"/>
      </w:r>
      <w:r w:rsidRPr="00207D2A">
        <w:t>.</w:t>
      </w:r>
    </w:p>
    <w:p w14:paraId="2781C48F" w14:textId="77777777" w:rsidR="00925F57" w:rsidRPr="00207D2A" w:rsidRDefault="00925F57" w:rsidP="00925F57">
      <w:pPr>
        <w:pStyle w:val="Heading3"/>
        <w:rPr>
          <w:rFonts w:cs="Times New Roman"/>
        </w:rPr>
      </w:pPr>
      <w:bookmarkStart w:id="33" w:name="_Toc204950845"/>
      <w:r w:rsidRPr="00207D2A">
        <w:rPr>
          <w:rFonts w:cs="Times New Roman"/>
        </w:rPr>
        <w:t xml:space="preserve">4.4 | </w:t>
      </w:r>
      <w:commentRangeStart w:id="34"/>
      <w:r w:rsidRPr="00207D2A">
        <w:rPr>
          <w:rFonts w:cs="Times New Roman"/>
        </w:rPr>
        <w:t>Future directions</w:t>
      </w:r>
      <w:bookmarkEnd w:id="33"/>
      <w:commentRangeEnd w:id="34"/>
      <w:r>
        <w:rPr>
          <w:rStyle w:val="CommentReference"/>
          <w:rFonts w:eastAsiaTheme="minorHAnsi" w:cs="Times New Roman"/>
        </w:rPr>
        <w:commentReference w:id="34"/>
      </w:r>
    </w:p>
    <w:p w14:paraId="385E59FF" w14:textId="77777777" w:rsidR="00925F57" w:rsidRPr="00207D2A" w:rsidRDefault="00925F57" w:rsidP="00925F57">
      <w:pPr>
        <w:spacing w:line="360" w:lineRule="auto"/>
      </w:pPr>
      <w:r w:rsidRPr="00207D2A">
        <w:t xml:space="preserve">Refined definitions of developmental stages can contribute to our understanding of behavioural development. For instance, i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w:instrText>
      </w:r>
      <w:r w:rsidRPr="0069184B">
        <w:rPr>
          <w:lang w:val="fr-FR"/>
        </w:rPr>
        <w:instrText xml:space="preserve">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69184B">
        <w:rPr>
          <w:kern w:val="0"/>
          <w:lang w:val="fr-FR"/>
        </w:rPr>
        <w:t>(Mann &amp; Smuts 1998, Fellner et al. 2013, Sakai et al. 2013, Eguiguren et al. 2025)</w:t>
      </w:r>
      <w:r w:rsidRPr="00207D2A">
        <w:fldChar w:fldCharType="end"/>
      </w:r>
      <w:r w:rsidRPr="0069184B">
        <w:rPr>
          <w:lang w:val="fr-FR"/>
        </w:rPr>
        <w:t xml:space="preserve">. </w:t>
      </w:r>
      <w:r w:rsidRPr="00207D2A">
        <w:t xml:space="preserve">Using AU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AUV-derived footage would allow us to better understand the extent to which care behaviours are driven by calves or juveniles seeking care versus </w:t>
      </w:r>
      <w:commentRangeStart w:id="35"/>
      <w:r w:rsidRPr="00207D2A">
        <w:t>adults</w:t>
      </w:r>
      <w:commentRangeEnd w:id="35"/>
      <w:r>
        <w:rPr>
          <w:rStyle w:val="CommentReference"/>
        </w:rPr>
        <w:commentReference w:id="35"/>
      </w:r>
      <w:r w:rsidRPr="00207D2A">
        <w:t xml:space="preserve"> providing care, and how these change overtime. </w:t>
      </w:r>
    </w:p>
    <w:p w14:paraId="16AF6062" w14:textId="77777777" w:rsidR="00925F57" w:rsidRPr="00207D2A" w:rsidRDefault="00925F57" w:rsidP="00925F57">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commentRangeStart w:id="36"/>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w:t>
      </w:r>
      <w:commentRangeEnd w:id="36"/>
      <w:r>
        <w:rPr>
          <w:rStyle w:val="CommentReference"/>
        </w:rPr>
        <w:commentReference w:id="36"/>
      </w:r>
      <w:r w:rsidRPr="00207D2A">
        <w:t xml:space="preserve">. While this would not directly measure 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611153C9" w14:textId="77777777" w:rsidR="00925F57" w:rsidRPr="00207D2A" w:rsidRDefault="00925F57" w:rsidP="00925F57">
      <w:pPr>
        <w:spacing w:line="360" w:lineRule="auto"/>
      </w:pPr>
      <w:r w:rsidRPr="00207D2A">
        <w:t xml:space="preserve">Length-based inferences of developmental stage obtained through UAV photogrammetry can also provide a relatively inexpensive and quick method for quantifying the </w:t>
      </w:r>
      <w:commentRangeStart w:id="37"/>
      <w:r w:rsidRPr="00207D2A">
        <w:t xml:space="preserve">age structure of a population, and inferring </w:t>
      </w:r>
      <w:r w:rsidRPr="00207D2A">
        <w:lastRenderedPageBreak/>
        <w:t>its reproductive potential</w:t>
      </w:r>
      <w:commentRangeEnd w:id="37"/>
      <w:r>
        <w:rPr>
          <w:rStyle w:val="CommentReference"/>
        </w:rPr>
        <w:commentReference w:id="37"/>
      </w:r>
      <w:r w:rsidRPr="00207D2A">
        <w:t xml:space="preserve">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Usually, estimating the age distribution of a population requires</w:t>
      </w:r>
      <w:commentRangeStart w:id="38"/>
      <w:r w:rsidRPr="00207D2A">
        <w:t xml:space="preserve"> mark-recapture methods and long-term monitoring</w:t>
      </w:r>
      <w:commentRangeEnd w:id="38"/>
      <w:r>
        <w:rPr>
          <w:rStyle w:val="CommentReference"/>
        </w:rPr>
        <w:commentReference w:id="38"/>
      </w:r>
      <w:r w:rsidRPr="00207D2A">
        <w:t xml:space="preserve">.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w:t>
      </w:r>
      <w:commentRangeStart w:id="39"/>
      <w:r w:rsidRPr="00207D2A">
        <w:t>This is a particularly useful means of monitoring the reproductive potential of a population over time, for instance, shortly after the end of whaling vs 50 years later</w:t>
      </w:r>
      <w:commentRangeEnd w:id="39"/>
      <w:r>
        <w:rPr>
          <w:rStyle w:val="CommentReference"/>
        </w:rPr>
        <w:commentReference w:id="39"/>
      </w:r>
      <w:r w:rsidRPr="00207D2A">
        <w:t xml:space="preserve">, which can inform our assessments of populations’ vulnerability with changing conditions. Updating reproductive parameters for sperm whales would contribute to existing knowledge gaps in the different populations’ vulnerability in the face of compounding anthropogenic threats </w:t>
      </w:r>
      <w:r w:rsidRPr="00207D2A">
        <w:fldChar w:fldCharType="begin"/>
      </w:r>
      <w:r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Pr="00207D2A">
        <w:fldChar w:fldCharType="separate"/>
      </w:r>
      <w:r w:rsidRPr="00207D2A">
        <w:rPr>
          <w:kern w:val="0"/>
          <w:u w:val="dash"/>
        </w:rPr>
        <w:t>(Eguiguren et al. 2025)</w:t>
      </w:r>
      <w:r w:rsidRPr="00207D2A">
        <w:fldChar w:fldCharType="end"/>
      </w:r>
      <w:r w:rsidRPr="00207D2A">
        <w:t xml:space="preserve">. Still, some care should be taken to make sure that individuals measured are a representative and unbiased sample of the population. </w:t>
      </w:r>
    </w:p>
    <w:p w14:paraId="70C82B18" w14:textId="77777777" w:rsidR="00925F57" w:rsidRPr="00207D2A" w:rsidRDefault="00925F57" w:rsidP="00925F57">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have been most informative when individual sex can be distinguished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w:instrText>
      </w:r>
      <w:r w:rsidRPr="0069184B">
        <w:rPr>
          <w:lang w:val="fr-FR"/>
        </w:rPr>
        <w:instrText xml:space="preserve">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69184B">
        <w:rPr>
          <w:kern w:val="0"/>
          <w:lang w:val="fr-FR"/>
        </w:rPr>
        <w:t>(e.g., Connor et al. 2006, Harvey et al. 2017, Zwamborn et al. 2023)</w:t>
      </w:r>
      <w:r w:rsidRPr="00207D2A">
        <w:fldChar w:fldCharType="end"/>
      </w:r>
      <w:r w:rsidRPr="0069184B">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w:t>
      </w:r>
      <w:commentRangeStart w:id="40"/>
      <w:r w:rsidRPr="00207D2A">
        <w:t xml:space="preserve">among immature </w:t>
      </w:r>
      <w:r>
        <w:t>male</w:t>
      </w:r>
      <w:r w:rsidRPr="00207D2A">
        <w:t>s</w:t>
      </w:r>
      <w:commentRangeEnd w:id="40"/>
      <w:r>
        <w:rPr>
          <w:rStyle w:val="CommentReference"/>
        </w:rPr>
        <w:commentReference w:id="40"/>
      </w:r>
      <w:r w:rsidRPr="00207D2A">
        <w:t xml:space="preserve">? These questions help elucidate the nature of relationships in sperm whales and the proximate mechanisms by which their societies are maintained and established, </w:t>
      </w:r>
      <w:commentRangeStart w:id="41"/>
      <w:r w:rsidRPr="00207D2A">
        <w:t xml:space="preserve">which until now we have only been able to glean from proximity-based assessments of association </w:t>
      </w:r>
      <w:r w:rsidRPr="00207D2A">
        <w:fldChar w:fldCharType="begin"/>
      </w:r>
      <w:r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207D2A">
        <w:rPr>
          <w:kern w:val="0"/>
          <w:u w:val="dash"/>
        </w:rPr>
        <w:t>(Christal et al. 1998, Gero et al. 2014, Eguiguren et al. 2025)</w:t>
      </w:r>
      <w:r w:rsidRPr="00207D2A">
        <w:fldChar w:fldCharType="end"/>
      </w:r>
      <w:r w:rsidRPr="00207D2A">
        <w:t xml:space="preserve">. </w:t>
      </w:r>
      <w:commentRangeEnd w:id="41"/>
      <w:r>
        <w:rPr>
          <w:rStyle w:val="CommentReference"/>
        </w:rPr>
        <w:commentReference w:id="41"/>
      </w:r>
    </w:p>
    <w:p w14:paraId="4A2A3932" w14:textId="77777777" w:rsidR="00925F57" w:rsidRPr="00207D2A" w:rsidRDefault="00925F57" w:rsidP="00925F57">
      <w:pPr>
        <w:pStyle w:val="Heading3"/>
        <w:rPr>
          <w:rFonts w:cs="Times New Roman"/>
        </w:rPr>
      </w:pPr>
      <w:bookmarkStart w:id="42" w:name="_Toc204950846"/>
      <w:r w:rsidRPr="00207D2A">
        <w:rPr>
          <w:rFonts w:cs="Times New Roman"/>
        </w:rPr>
        <w:t>4.5 | Limitations and methodological considerations</w:t>
      </w:r>
      <w:bookmarkEnd w:id="42"/>
    </w:p>
    <w:p w14:paraId="50E10835" w14:textId="77777777" w:rsidR="00925F57" w:rsidRPr="00207D2A" w:rsidRDefault="00925F57" w:rsidP="00925F57">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findings to our sample. Beyond individual variation in growth rates, population-level growth rates can 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lastRenderedPageBreak/>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the differences in the latter case may reflect a bias in whaling data towards larger and more lucrative individuals in whaling data, </w:t>
      </w:r>
      <w:commentRangeStart w:id="43"/>
      <w:r w:rsidRPr="00207D2A">
        <w:t>the differences between growth curves remained within the expected variation</w:t>
      </w:r>
      <w:commentRangeEnd w:id="43"/>
      <w:r>
        <w:rPr>
          <w:rStyle w:val="CommentReference"/>
        </w:rPr>
        <w:commentReference w:id="43"/>
      </w:r>
      <w:r w:rsidRPr="00207D2A">
        <w:t xml:space="preserve">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Thus, while our general appraisal of developmental stage and sex is informati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ill require estimating optimal parameters for a given population. Moreover, future applications of our methods </w:t>
      </w:r>
      <w:commentRangeStart w:id="44"/>
      <w:r w:rsidRPr="00207D2A">
        <w:t>could overcome this limitation</w:t>
      </w:r>
      <w:commentRangeEnd w:id="44"/>
      <w:r>
        <w:rPr>
          <w:rStyle w:val="CommentReference"/>
        </w:rPr>
        <w:commentReference w:id="44"/>
      </w:r>
      <w:r w:rsidRPr="00207D2A">
        <w:t xml:space="preserve"> by collecting measurements from individuals of known sex and developmental stage in cases where this is feasible.</w:t>
      </w:r>
    </w:p>
    <w:p w14:paraId="6404B94F" w14:textId="77777777" w:rsidR="00925F57" w:rsidRPr="00207D2A" w:rsidRDefault="00925F57" w:rsidP="00925F57">
      <w:pPr>
        <w:spacing w:line="360" w:lineRule="auto"/>
      </w:pPr>
      <w:r w:rsidRPr="00207D2A">
        <w:t xml:space="preserve">We chose an AUV system that is relatively inexpensive (&lt;500 USD </w:t>
      </w:r>
      <w:r>
        <w:t>vs &gt; 2,000 USD for other frequently used systems</w:t>
      </w:r>
      <w:r w:rsidRPr="00207D2A">
        <w:t xml:space="preserve">) and user-friendly, which may be ideal for projects that are budget and/or experience-limited, allowing them to </w:t>
      </w:r>
      <w:r>
        <w:t>collect</w:t>
      </w:r>
      <w:r w:rsidRPr="00207D2A">
        <w:t xml:space="preserve"> valuable demographic data that would otherwise not be attainable. If higher accuracy and precision are needed, simple improvements can be made by implementing laser-based altimeters. There are several open-sourced resources for installing lidar systems on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t>are not rigid</w:t>
      </w:r>
      <w:r w:rsidRPr="00207D2A">
        <w:t xml:space="preserve">, </w:t>
      </w:r>
      <w:r>
        <w:t>there is some</w:t>
      </w:r>
      <w:r w:rsidRPr="00207D2A">
        <w:t xml:space="preserve"> unavoidabl</w:t>
      </w:r>
      <w:r>
        <w:t>e</w:t>
      </w:r>
      <w:r w:rsidRPr="00207D2A">
        <w:t xml:space="preserve"> uncertain</w:t>
      </w:r>
      <w:r>
        <w:t>ty in this</w:t>
      </w:r>
      <w:r w:rsidRPr="00207D2A">
        <w:t xml:space="preserve"> metric. We suggest</w:t>
      </w:r>
      <w:r>
        <w:t>, as we have done here,</w:t>
      </w:r>
      <w:r w:rsidRPr="00207D2A">
        <w:t xml:space="preserve"> taking several measures for the same individuals</w:t>
      </w:r>
      <w:r>
        <w:t>,</w:t>
      </w:r>
      <w:r w:rsidRPr="00207D2A">
        <w:t xml:space="preserve"> </w:t>
      </w:r>
      <w:r>
        <w:t>to</w:t>
      </w:r>
      <w:r w:rsidRPr="00207D2A">
        <w:t xml:space="preserve"> help </w:t>
      </w:r>
      <w:r>
        <w:t>quantify</w:t>
      </w:r>
      <w:r w:rsidRPr="00207D2A">
        <w:t xml:space="preserve"> the uncertainty associated with these metrics, which can then be propagated 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244606A9" w14:textId="77777777" w:rsidR="00925F57" w:rsidRPr="00207D2A" w:rsidRDefault="00925F57" w:rsidP="00925F57"/>
    <w:p w14:paraId="4B2686B7" w14:textId="77777777" w:rsidR="00377242" w:rsidRDefault="00377242"/>
    <w:sectPr w:rsidR="00377242" w:rsidSect="00925F57">
      <w:headerReference w:type="default" r:id="rId8"/>
      <w:footerReference w:type="default" r:id="rId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ristine K" w:date="2025-09-08T15:55:00Z" w:initials="CK">
    <w:p w14:paraId="2D7A37A5" w14:textId="77777777" w:rsidR="00925F57" w:rsidRDefault="00925F57" w:rsidP="00925F57">
      <w:pPr>
        <w:pStyle w:val="CommentText"/>
      </w:pPr>
      <w:r>
        <w:rPr>
          <w:rStyle w:val="CommentReference"/>
        </w:rPr>
        <w:annotationRef/>
      </w:r>
      <w:r>
        <w:t xml:space="preserve">Could you be more specific about what result you are referring to here? </w:t>
      </w:r>
    </w:p>
  </w:comment>
  <w:comment w:id="2" w:author="Christine K" w:date="2025-09-08T15:58:00Z" w:initials="CK">
    <w:p w14:paraId="44B57BE6" w14:textId="77777777" w:rsidR="00925F57" w:rsidRDefault="00925F57" w:rsidP="00925F57">
      <w:pPr>
        <w:pStyle w:val="CommentText"/>
      </w:pPr>
      <w:r>
        <w:rPr>
          <w:rStyle w:val="CommentReference"/>
        </w:rPr>
        <w:annotationRef/>
      </w:r>
      <w:r>
        <w:t>Moving the ‘while’ could switch the focus to your success cases as the main result</w:t>
      </w:r>
    </w:p>
  </w:comment>
  <w:comment w:id="4" w:author="Christine K" w:date="2025-09-08T16:18:00Z" w:initials="CK">
    <w:p w14:paraId="015F00EC" w14:textId="77777777" w:rsidR="00925F57" w:rsidRDefault="00925F57" w:rsidP="00925F57">
      <w:pPr>
        <w:pStyle w:val="CommentText"/>
      </w:pPr>
      <w:r>
        <w:rPr>
          <w:rStyle w:val="CommentReference"/>
        </w:rPr>
        <w:annotationRef/>
      </w:r>
      <w:r>
        <w:t>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5" w:author="Christine K" w:date="2025-09-08T16:10:00Z" w:initials="CK">
    <w:p w14:paraId="34B31375" w14:textId="77777777" w:rsidR="00925F57" w:rsidRDefault="00925F57" w:rsidP="00925F57">
      <w:pPr>
        <w:pStyle w:val="CommentText"/>
      </w:pPr>
      <w:r>
        <w:rPr>
          <w:rStyle w:val="CommentReference"/>
        </w:rPr>
        <w:annotationRef/>
      </w:r>
      <w:r>
        <w:t>I found the phrasing / double negative (low uncertainty) a bit hard to follow</w:t>
      </w:r>
    </w:p>
  </w:comment>
  <w:comment w:id="6" w:author="Christine K" w:date="2025-09-08T16:19:00Z" w:initials="CK">
    <w:p w14:paraId="54FE5269" w14:textId="77777777" w:rsidR="00925F57" w:rsidRDefault="00925F57" w:rsidP="00925F57">
      <w:pPr>
        <w:pStyle w:val="CommentText"/>
      </w:pPr>
      <w:r>
        <w:rPr>
          <w:rStyle w:val="CommentReference"/>
        </w:rPr>
        <w:annotationRef/>
      </w:r>
      <w:r>
        <w:t>I’m not sure what the connection is here</w:t>
      </w:r>
    </w:p>
  </w:comment>
  <w:comment w:id="7" w:author="Christine K" w:date="2025-09-08T16:24:00Z" w:initials="CK">
    <w:p w14:paraId="3BAC627F" w14:textId="77777777" w:rsidR="00925F57" w:rsidRDefault="00925F57" w:rsidP="00925F57">
      <w:pPr>
        <w:pStyle w:val="CommentText"/>
      </w:pPr>
      <w:r>
        <w:rPr>
          <w:rStyle w:val="CommentReference"/>
        </w:rPr>
        <w:annotationRef/>
      </w:r>
      <w:r>
        <w:t>Another good ref here might be: Martin, A. R. (1980). An examination of sperm whale age and length data from the 1949–78 Icelandic catch. Report of the International Whaling Commission, 30, 227-231. - I think they talk about size variation within age classes</w:t>
      </w:r>
    </w:p>
  </w:comment>
  <w:comment w:id="8" w:author="Balaena Institute whitehead" w:date="2025-07-30T13:37:00Z" w:initials="Bw">
    <w:p w14:paraId="5F4B63EC" w14:textId="77777777" w:rsidR="00925F57" w:rsidRDefault="00925F57" w:rsidP="00925F57">
      <w:pPr>
        <w:pStyle w:val="CommentText"/>
      </w:pPr>
      <w:r>
        <w:rPr>
          <w:rStyle w:val="CommentReference"/>
        </w:rPr>
        <w:annotationRef/>
      </w:r>
      <w:r>
        <w:t>Like ICI people, not super certain but useful enough at pop level</w:t>
      </w:r>
    </w:p>
  </w:comment>
  <w:comment w:id="9" w:author="Christine K" w:date="2025-09-08T16:27:00Z" w:initials="CK">
    <w:p w14:paraId="6A454101" w14:textId="77777777" w:rsidR="00925F57" w:rsidRDefault="00925F57" w:rsidP="00925F57">
      <w:pPr>
        <w:pStyle w:val="CommentText"/>
      </w:pPr>
      <w:r>
        <w:rPr>
          <w:rStyle w:val="CommentReference"/>
        </w:rPr>
        <w:annotationRef/>
      </w:r>
      <w:r>
        <w:t>I feel like you might be able to streamline the repeated themes in this paragraph and the previous one</w:t>
      </w:r>
    </w:p>
  </w:comment>
  <w:comment w:id="10" w:author="Christine K" w:date="2025-09-08T16:32:00Z" w:initials="CK">
    <w:p w14:paraId="7DDBAF42" w14:textId="77777777" w:rsidR="00925F57" w:rsidRDefault="00925F57" w:rsidP="00925F57">
      <w:pPr>
        <w:pStyle w:val="CommentText"/>
      </w:pPr>
      <w:r>
        <w:rPr>
          <w:rStyle w:val="CommentReference"/>
        </w:rPr>
        <w:annotationRef/>
      </w:r>
      <w:r>
        <w:t>Have you already said this elsewhere in the paper? If so, maybe don’t need to repeat it here</w:t>
      </w:r>
    </w:p>
  </w:comment>
  <w:comment w:id="11" w:author="Christine K" w:date="2025-09-08T16:33:00Z" w:initials="CK">
    <w:p w14:paraId="6FDF6664" w14:textId="77777777" w:rsidR="00925F57" w:rsidRDefault="00925F57" w:rsidP="00925F57">
      <w:pPr>
        <w:pStyle w:val="CommentText"/>
      </w:pPr>
      <w:r>
        <w:rPr>
          <w:rStyle w:val="CommentReference"/>
        </w:rPr>
        <w:annotationRef/>
      </w:r>
      <w:r>
        <w:t xml:space="preserve">I think your implication here is that because of these growth spurts these are good places to bin age classes in sperm whales, but I think you could add a sentence to spell that out for your reader. </w:t>
      </w:r>
    </w:p>
  </w:comment>
  <w:comment w:id="13" w:author="Christine K" w:date="2025-09-08T16:36:00Z" w:initials="CK">
    <w:p w14:paraId="68680E6D" w14:textId="77777777" w:rsidR="00925F57" w:rsidRDefault="00925F57" w:rsidP="00925F57">
      <w:pPr>
        <w:pStyle w:val="CommentText"/>
      </w:pPr>
      <w:r>
        <w:rPr>
          <w:rStyle w:val="CommentReference"/>
        </w:rPr>
        <w:annotationRef/>
      </w:r>
      <w:r>
        <w:t>Again I would suggest your first sentence start with your main result. Then nuance it after.</w:t>
      </w:r>
    </w:p>
  </w:comment>
  <w:comment w:id="14" w:author="Christine K" w:date="2025-09-08T16:38:00Z" w:initials="CK">
    <w:p w14:paraId="7AFE4E6D" w14:textId="77777777" w:rsidR="00925F57" w:rsidRDefault="00925F57" w:rsidP="00925F57">
      <w:pPr>
        <w:pStyle w:val="CommentText"/>
      </w:pPr>
      <w:r>
        <w:rPr>
          <w:rStyle w:val="CommentReference"/>
        </w:rPr>
        <w:annotationRef/>
      </w:r>
      <w:r>
        <w:t>‘Whereas’ feels to contrast-y when your point it both sexes were classed appropriately</w:t>
      </w:r>
    </w:p>
  </w:comment>
  <w:comment w:id="15" w:author="Christine K" w:date="2025-09-08T17:00:00Z" w:initials="CK">
    <w:p w14:paraId="09139BD8" w14:textId="77777777" w:rsidR="00925F57" w:rsidRDefault="00925F57" w:rsidP="00925F57">
      <w:pPr>
        <w:pStyle w:val="CommentText"/>
      </w:pPr>
      <w:r>
        <w:rPr>
          <w:rStyle w:val="CommentReference"/>
        </w:rPr>
        <w:annotationRef/>
      </w:r>
      <w:r>
        <w:t xml:space="preserve">Could mention that this is what would be expected given their social structure (e.g. males disperse). You get into this a couple paragraphs down, but I think bringing it up a paragraph sooner could address questions that this observation might raise. </w:t>
      </w:r>
    </w:p>
  </w:comment>
  <w:comment w:id="16" w:author="Christine K" w:date="2025-09-08T16:51:00Z" w:initials="CK">
    <w:p w14:paraId="504E64D7" w14:textId="77777777" w:rsidR="00925F57" w:rsidRDefault="00925F57" w:rsidP="00925F57">
      <w:pPr>
        <w:pStyle w:val="CommentText"/>
      </w:pPr>
      <w:r>
        <w:rPr>
          <w:rStyle w:val="CommentReference"/>
        </w:rPr>
        <w:annotationRef/>
      </w:r>
      <w:r>
        <w:t>Also distinguishing them from females? I would think that would be more the main point here?</w:t>
      </w:r>
    </w:p>
  </w:comment>
  <w:comment w:id="17" w:author="Balaena Institute whitehead" w:date="2025-07-30T13:43:00Z" w:initials="Bw">
    <w:p w14:paraId="6A7F6EDC" w14:textId="77777777" w:rsidR="00925F57" w:rsidRDefault="00925F57" w:rsidP="00925F57">
      <w:pPr>
        <w:pStyle w:val="CommentText"/>
      </w:pPr>
      <w:r>
        <w:rPr>
          <w:rStyle w:val="CommentReference"/>
        </w:rPr>
        <w:annotationRef/>
      </w:r>
      <w:r>
        <w:t>Could be sampled -genetic (directed to uncertain ones)</w:t>
      </w:r>
    </w:p>
  </w:comment>
  <w:comment w:id="18" w:author="Balaena Institute whitehead" w:date="2025-07-30T13:44:00Z" w:initials="Bw">
    <w:p w14:paraId="35CCD732" w14:textId="77777777" w:rsidR="00925F57" w:rsidRDefault="00925F57" w:rsidP="00925F57">
      <w:pPr>
        <w:pStyle w:val="CommentText"/>
      </w:pPr>
      <w:r>
        <w:rPr>
          <w:rStyle w:val="CommentReference"/>
        </w:rPr>
        <w:annotationRef/>
      </w:r>
      <w:r>
        <w:t>Don’t just show means!</w:t>
      </w:r>
    </w:p>
  </w:comment>
  <w:comment w:id="19" w:author="Ana Eguiguren" w:date="2025-07-28T19:37:00Z" w:initials="AE">
    <w:p w14:paraId="0E687AE0" w14:textId="77777777" w:rsidR="00925F57" w:rsidRDefault="00925F57" w:rsidP="00925F57">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0" w:author="Hal Whitehead" w:date="2025-08-08T11:35:00Z" w:initials="HW">
    <w:p w14:paraId="593E9174" w14:textId="77777777" w:rsidR="00925F57" w:rsidRDefault="00925F57" w:rsidP="00925F57">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1" w:author="Hal Whitehead" w:date="2025-08-08T12:57:00Z" w:initials="HW">
    <w:p w14:paraId="505F042E" w14:textId="77777777" w:rsidR="00925F57" w:rsidRDefault="00925F57" w:rsidP="00925F57">
      <w:pPr>
        <w:pStyle w:val="CommentText"/>
      </w:pPr>
      <w:r>
        <w:rPr>
          <w:rStyle w:val="CommentReference"/>
        </w:rPr>
        <w:annotationRef/>
      </w:r>
      <w:r>
        <w:t>See if you like this!!</w:t>
      </w:r>
    </w:p>
    <w:p w14:paraId="683027E8" w14:textId="77777777" w:rsidR="00925F57" w:rsidRDefault="00925F57" w:rsidP="00925F57">
      <w:pPr>
        <w:pStyle w:val="CommentText"/>
      </w:pPr>
      <w:r>
        <w:t>If you do, check the numbers, especially the 0.87!</w:t>
      </w:r>
    </w:p>
  </w:comment>
  <w:comment w:id="22" w:author="Christine K" w:date="2025-09-08T17:02:00Z" w:initials="CK">
    <w:p w14:paraId="1A77EF43" w14:textId="77777777" w:rsidR="00925F57" w:rsidRDefault="00925F57" w:rsidP="00925F57">
      <w:pPr>
        <w:pStyle w:val="CommentText"/>
      </w:pPr>
      <w:r>
        <w:rPr>
          <w:rStyle w:val="CommentReference"/>
        </w:rPr>
        <w:annotationRef/>
      </w:r>
      <w:r>
        <w:t>I like this.</w:t>
      </w:r>
    </w:p>
  </w:comment>
  <w:comment w:id="23" w:author="Christine K" w:date="2025-09-08T17:04:00Z" w:initials="CK">
    <w:p w14:paraId="06229A1C" w14:textId="77777777" w:rsidR="00925F57" w:rsidRDefault="00925F57" w:rsidP="00925F57">
      <w:pPr>
        <w:pStyle w:val="CommentText"/>
      </w:pPr>
      <w:r>
        <w:rPr>
          <w:rStyle w:val="CommentReference"/>
        </w:rPr>
        <w:annotationRef/>
      </w:r>
      <w:r>
        <w:t>A growth rate of a ratio sounds odd to me</w:t>
      </w:r>
    </w:p>
  </w:comment>
  <w:comment w:id="24" w:author="Christine K" w:date="2025-09-08T17:06:00Z" w:initials="CK">
    <w:p w14:paraId="787EE38F" w14:textId="77777777" w:rsidR="00925F57" w:rsidRDefault="00925F57" w:rsidP="00925F57">
      <w:pPr>
        <w:pStyle w:val="CommentText"/>
      </w:pPr>
      <w:r>
        <w:rPr>
          <w:rStyle w:val="CommentReference"/>
        </w:rPr>
        <w:annotationRef/>
      </w:r>
      <w:r>
        <w:t>I don’t think this is necessarily a contrast is it? Because the overall growth rate could slow, but if investment shifts to mostly just growing the nose (slowly) you could still see the observed relationship between NR and TL, right?</w:t>
      </w:r>
    </w:p>
  </w:comment>
  <w:comment w:id="25" w:author="Christine K" w:date="2025-09-08T17:07:00Z" w:initials="CK">
    <w:p w14:paraId="36ECD86A" w14:textId="77777777" w:rsidR="00925F57" w:rsidRDefault="00925F57" w:rsidP="00925F57">
      <w:pPr>
        <w:pStyle w:val="CommentText"/>
      </w:pPr>
      <w:r>
        <w:rPr>
          <w:rStyle w:val="CommentReference"/>
        </w:rPr>
        <w:annotationRef/>
      </w:r>
      <w:r>
        <w:t>This wording is a bit unclear to me</w:t>
      </w:r>
    </w:p>
  </w:comment>
  <w:comment w:id="26" w:author="Christine K" w:date="2025-09-08T17:09:00Z" w:initials="CK">
    <w:p w14:paraId="373730E7" w14:textId="77777777" w:rsidR="00925F57" w:rsidRDefault="00925F57" w:rsidP="00925F57">
      <w:pPr>
        <w:pStyle w:val="CommentText"/>
      </w:pPr>
      <w:r>
        <w:rPr>
          <w:rStyle w:val="CommentReference"/>
        </w:rPr>
        <w:annotationRef/>
      </w:r>
      <w:r>
        <w:t>I don’t know if you can call them decoupled when there are linearly related...</w:t>
      </w:r>
    </w:p>
  </w:comment>
  <w:comment w:id="27" w:author="Balaena Institute whitehead" w:date="2025-07-30T13:54:00Z" w:initials="Bw">
    <w:p w14:paraId="5B5BD1F4" w14:textId="77777777" w:rsidR="00925F57" w:rsidRDefault="00925F57" w:rsidP="00925F57">
      <w:pPr>
        <w:pStyle w:val="CommentText"/>
      </w:pPr>
      <w:r>
        <w:rPr>
          <w:rStyle w:val="CommentReference"/>
        </w:rPr>
        <w:annotationRef/>
      </w:r>
      <w:r>
        <w:t>Monitor fluctuations in fat in nose?</w:t>
      </w:r>
    </w:p>
  </w:comment>
  <w:comment w:id="29" w:author="Christine K" w:date="2025-09-08T16:05:00Z" w:initials="CK">
    <w:p w14:paraId="6C9254C8" w14:textId="77777777" w:rsidR="00925F57" w:rsidRDefault="00925F57" w:rsidP="00925F57">
      <w:pPr>
        <w:pStyle w:val="CommentText"/>
      </w:pPr>
      <w:r>
        <w:rPr>
          <w:rStyle w:val="CommentReference"/>
        </w:rPr>
        <w:annotationRef/>
      </w:r>
      <w:r>
        <w:t>Unless you are intentionally re-spelling out each acronym at the start of each subsection (but I don’t think you need to)</w:t>
      </w:r>
    </w:p>
  </w:comment>
  <w:comment w:id="30" w:author="Christine K" w:date="2025-09-08T17:16:00Z" w:initials="CK">
    <w:p w14:paraId="44CB6003" w14:textId="77777777" w:rsidR="00925F57" w:rsidRDefault="00925F57" w:rsidP="00925F57">
      <w:pPr>
        <w:pStyle w:val="CommentText"/>
      </w:pPr>
      <w:r>
        <w:rPr>
          <w:rStyle w:val="CommentReference"/>
        </w:rPr>
        <w:annotationRef/>
      </w:r>
      <w:r>
        <w:t>4/7 had high, 2/7 were uncertain - what about the last one?</w:t>
      </w:r>
    </w:p>
    <w:p w14:paraId="492F2789" w14:textId="77777777" w:rsidR="00925F57" w:rsidRDefault="00925F57" w:rsidP="00925F57">
      <w:pPr>
        <w:pStyle w:val="CommentText"/>
      </w:pPr>
      <w:r>
        <w:t>Also, I found the flow a bit disjointed here. Maybe this re-ordering helps?</w:t>
      </w:r>
    </w:p>
  </w:comment>
  <w:comment w:id="31" w:author="Christine K" w:date="2025-09-08T17:24:00Z" w:initials="CK">
    <w:p w14:paraId="310C8172" w14:textId="77777777" w:rsidR="00925F57" w:rsidRDefault="00925F57" w:rsidP="00925F57">
      <w:pPr>
        <w:pStyle w:val="CommentText"/>
      </w:pPr>
      <w:r>
        <w:rPr>
          <w:rStyle w:val="CommentReference"/>
        </w:rPr>
        <w:annotationRef/>
      </w:r>
      <w:r>
        <w:t>I keep forgetting that there is a distinction between adult and mature. Probably that’s on me, since I do think you lay it out clearly. But this might be something other readers trip up on too, since the words feel kind of synonymous</w:t>
      </w:r>
    </w:p>
  </w:comment>
  <w:comment w:id="32" w:author="Christine K" w:date="2025-09-08T17:31:00Z" w:initials="CK">
    <w:p w14:paraId="47CEC19D" w14:textId="77777777" w:rsidR="00925F57" w:rsidRDefault="00925F57" w:rsidP="00925F57">
      <w:pPr>
        <w:pStyle w:val="CommentText"/>
      </w:pPr>
      <w:r>
        <w:rPr>
          <w:rStyle w:val="CommentReference"/>
        </w:rPr>
        <w:annotationRef/>
      </w:r>
      <w:r>
        <w:t xml:space="preserve">I think we do know Rounder and Canopener were relatively young, but I guess I don’t mention their approximate ages in that paper. So may be best to just leave this out. </w:t>
      </w:r>
    </w:p>
  </w:comment>
  <w:comment w:id="34" w:author="Christine K" w:date="2025-09-08T17:56:00Z" w:initials="CK">
    <w:p w14:paraId="61E67DA6" w14:textId="77777777" w:rsidR="00925F57" w:rsidRDefault="00925F57" w:rsidP="00925F57">
      <w:pPr>
        <w:pStyle w:val="CommentText"/>
      </w:pPr>
      <w:r>
        <w:rPr>
          <w:rStyle w:val="CommentReference"/>
        </w:rPr>
        <w:annotationRef/>
      </w:r>
      <w:r>
        <w:t>‘Applications’ almost feels like a more fitting heading</w:t>
      </w:r>
    </w:p>
  </w:comment>
  <w:comment w:id="35" w:author="Christine K" w:date="2025-09-08T17:46:00Z" w:initials="CK">
    <w:p w14:paraId="626F2C6F" w14:textId="77777777" w:rsidR="00925F57" w:rsidRDefault="00925F57" w:rsidP="00925F57">
      <w:pPr>
        <w:pStyle w:val="CommentText"/>
      </w:pPr>
      <w:r>
        <w:rPr>
          <w:rStyle w:val="CommentReference"/>
        </w:rPr>
        <w:annotationRef/>
      </w:r>
      <w:r>
        <w:t>And which sex provides care - e.g. to immature males contribute</w:t>
      </w:r>
    </w:p>
  </w:comment>
  <w:comment w:id="36" w:author="Christine K" w:date="2025-09-08T17:48:00Z" w:initials="CK">
    <w:p w14:paraId="5E088413" w14:textId="77777777" w:rsidR="00925F57" w:rsidRDefault="00925F57" w:rsidP="00925F57">
      <w:pPr>
        <w:pStyle w:val="CommentText"/>
      </w:pPr>
      <w:r>
        <w:rPr>
          <w:rStyle w:val="CommentReference"/>
        </w:rPr>
        <w:annotationRef/>
      </w:r>
      <w:r>
        <w:t>Or also just the total nose size (not it’s ratio to body size)</w:t>
      </w:r>
    </w:p>
  </w:comment>
  <w:comment w:id="37" w:author="Christine K" w:date="2025-09-08T17:55:00Z" w:initials="CK">
    <w:p w14:paraId="07BFC05F" w14:textId="77777777" w:rsidR="00925F57" w:rsidRDefault="00925F57" w:rsidP="00925F57">
      <w:pPr>
        <w:pStyle w:val="CommentText"/>
      </w:pPr>
      <w:r>
        <w:rPr>
          <w:rStyle w:val="CommentReference"/>
        </w:rPr>
        <w:annotationRef/>
      </w:r>
      <w:r>
        <w:t>Would be relevant to mention that knowing sex helps with population models too</w:t>
      </w:r>
    </w:p>
  </w:comment>
  <w:comment w:id="38" w:author="Hal Whitehead" w:date="2025-08-08T14:57:00Z" w:initials="HW">
    <w:p w14:paraId="6243AC77" w14:textId="77777777" w:rsidR="00925F57" w:rsidRDefault="00925F57" w:rsidP="00925F57">
      <w:pPr>
        <w:pStyle w:val="CommentText"/>
      </w:pPr>
      <w:r>
        <w:rPr>
          <w:rStyle w:val="CommentReference"/>
        </w:rPr>
        <w:annotationRef/>
      </w:r>
      <w:r>
        <w:t>What about large-scale samples? e.g.  from hunting or commercial harvesting.</w:t>
      </w:r>
    </w:p>
  </w:comment>
  <w:comment w:id="39" w:author="Christine K" w:date="2025-09-08T17:53:00Z" w:initials="CK">
    <w:p w14:paraId="593C34A9" w14:textId="77777777" w:rsidR="00925F57" w:rsidRDefault="00925F57" w:rsidP="00925F57">
      <w:pPr>
        <w:pStyle w:val="CommentText"/>
      </w:pPr>
      <w:r>
        <w:rPr>
          <w:rStyle w:val="CommentReference"/>
        </w:rPr>
        <w:annotationRef/>
      </w:r>
      <w:r>
        <w:t>This example seems odd to me, since you can’t go back to just after whaling ended to take photogrammetry - if you mean comparing whaling derived estimates to what you can get now, it would be good to male that clear</w:t>
      </w:r>
    </w:p>
  </w:comment>
  <w:comment w:id="40" w:author="Christine K" w:date="2025-09-08T17:57:00Z" w:initials="CK">
    <w:p w14:paraId="75BD12A7" w14:textId="77777777" w:rsidR="00925F57" w:rsidRDefault="00925F57" w:rsidP="00925F57">
      <w:pPr>
        <w:pStyle w:val="CommentText"/>
      </w:pPr>
      <w:r>
        <w:rPr>
          <w:rStyle w:val="CommentReference"/>
        </w:rPr>
        <w:annotationRef/>
      </w:r>
      <w:r>
        <w:t>Since the first sentence is about sex, it seems like that’s what the examples should be about</w:t>
      </w:r>
    </w:p>
  </w:comment>
  <w:comment w:id="41" w:author="Christine K" w:date="2025-09-08T17:58:00Z" w:initials="CK">
    <w:p w14:paraId="71819A02" w14:textId="77777777" w:rsidR="00925F57" w:rsidRDefault="00925F57" w:rsidP="00925F57">
      <w:pPr>
        <w:pStyle w:val="CommentText"/>
      </w:pPr>
      <w:r>
        <w:rPr>
          <w:rStyle w:val="CommentReference"/>
        </w:rPr>
        <w:annotationRef/>
      </w:r>
      <w:r>
        <w:t>Feels out of place, since you are talking about what known sex adds, not what a drones-eye view adds</w:t>
      </w:r>
    </w:p>
  </w:comment>
  <w:comment w:id="43" w:author="Christine K" w:date="2025-09-08T18:00:00Z" w:initials="CK">
    <w:p w14:paraId="13FE3CFC" w14:textId="77777777" w:rsidR="00925F57" w:rsidRDefault="00925F57" w:rsidP="00925F57">
      <w:pPr>
        <w:pStyle w:val="CommentText"/>
      </w:pPr>
      <w:r>
        <w:rPr>
          <w:rStyle w:val="CommentReference"/>
        </w:rPr>
        <w:annotationRef/>
      </w:r>
      <w:r>
        <w:t>I’m not sure what you mean by this</w:t>
      </w:r>
    </w:p>
  </w:comment>
  <w:comment w:id="44" w:author="Christine K" w:date="2025-09-08T18:01:00Z" w:initials="CK">
    <w:p w14:paraId="1B764593" w14:textId="77777777" w:rsidR="00925F57" w:rsidRDefault="00925F57" w:rsidP="00925F57">
      <w:pPr>
        <w:pStyle w:val="CommentText"/>
      </w:pPr>
      <w:r>
        <w:rPr>
          <w:rStyle w:val="CommentReference"/>
        </w:rPr>
        <w:annotationRef/>
      </w:r>
      <w:r>
        <w:t>This doesn’t really overcome the limitation of not being able to generalize across regions for all the reasons mentioned about. So, you might want to rephrase this.</w:t>
      </w:r>
    </w:p>
    <w:p w14:paraId="2357CA75" w14:textId="77777777" w:rsidR="00925F57" w:rsidRDefault="00925F57" w:rsidP="00925F57">
      <w:pPr>
        <w:pStyle w:val="CommentText"/>
      </w:pPr>
      <w: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D7A37A5" w15:done="0"/>
  <w15:commentEx w15:paraId="44B57BE6" w15:done="0"/>
  <w15:commentEx w15:paraId="015F00EC" w15:done="0"/>
  <w15:commentEx w15:paraId="34B31375" w15:done="0"/>
  <w15:commentEx w15:paraId="54FE5269" w15:done="0"/>
  <w15:commentEx w15:paraId="3BAC627F" w15:done="0"/>
  <w15:commentEx w15:paraId="5F4B63EC" w15:done="1"/>
  <w15:commentEx w15:paraId="6A454101" w15:done="0"/>
  <w15:commentEx w15:paraId="7DDBAF42" w15:done="0"/>
  <w15:commentEx w15:paraId="6FDF6664" w15:done="0"/>
  <w15:commentEx w15:paraId="68680E6D" w15:done="0"/>
  <w15:commentEx w15:paraId="7AFE4E6D" w15:done="0"/>
  <w15:commentEx w15:paraId="09139BD8" w15:done="0"/>
  <w15:commentEx w15:paraId="504E64D7" w15:done="0"/>
  <w15:commentEx w15:paraId="6A7F6EDC" w15:done="1"/>
  <w15:commentEx w15:paraId="35CCD732" w15:paraIdParent="6A7F6EDC" w15:done="1"/>
  <w15:commentEx w15:paraId="0E687AE0" w15:done="0"/>
  <w15:commentEx w15:paraId="593E9174" w15:paraIdParent="0E687AE0" w15:done="0"/>
  <w15:commentEx w15:paraId="683027E8" w15:done="0"/>
  <w15:commentEx w15:paraId="1A77EF43" w15:paraIdParent="683027E8" w15:done="0"/>
  <w15:commentEx w15:paraId="06229A1C" w15:done="0"/>
  <w15:commentEx w15:paraId="787EE38F" w15:done="0"/>
  <w15:commentEx w15:paraId="36ECD86A" w15:done="0"/>
  <w15:commentEx w15:paraId="373730E7" w15:done="0"/>
  <w15:commentEx w15:paraId="5B5BD1F4" w15:done="0"/>
  <w15:commentEx w15:paraId="6C9254C8" w15:done="0"/>
  <w15:commentEx w15:paraId="492F2789" w15:done="0"/>
  <w15:commentEx w15:paraId="310C8172" w15:done="0"/>
  <w15:commentEx w15:paraId="47CEC19D" w15:done="0"/>
  <w15:commentEx w15:paraId="61E67DA6" w15:done="0"/>
  <w15:commentEx w15:paraId="626F2C6F" w15:done="0"/>
  <w15:commentEx w15:paraId="5E088413" w15:done="0"/>
  <w15:commentEx w15:paraId="07BFC05F" w15:done="0"/>
  <w15:commentEx w15:paraId="6243AC77" w15:done="0"/>
  <w15:commentEx w15:paraId="593C34A9" w15:done="0"/>
  <w15:commentEx w15:paraId="75BD12A7" w15:done="0"/>
  <w15:commentEx w15:paraId="71819A02" w15:done="0"/>
  <w15:commentEx w15:paraId="13FE3CFC" w15:done="0"/>
  <w15:commentEx w15:paraId="2357CA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238072" w16cex:dateUtc="2025-09-08T22:55:00Z"/>
  <w16cex:commentExtensible w16cex:durableId="21A5899B" w16cex:dateUtc="2025-09-08T22:58:00Z"/>
  <w16cex:commentExtensible w16cex:durableId="3F12D599" w16cex:dateUtc="2025-09-08T23:18:00Z"/>
  <w16cex:commentExtensible w16cex:durableId="41B34848" w16cex:dateUtc="2025-09-08T23:10:00Z"/>
  <w16cex:commentExtensible w16cex:durableId="17AC4FD0" w16cex:dateUtc="2025-09-08T23:19:00Z"/>
  <w16cex:commentExtensible w16cex:durableId="28F75672" w16cex:dateUtc="2025-09-08T23:24:00Z"/>
  <w16cex:commentExtensible w16cex:durableId="2FB93B88" w16cex:dateUtc="2025-07-30T16:37:00Z"/>
  <w16cex:commentExtensible w16cex:durableId="613A7F8D" w16cex:dateUtc="2025-09-08T23:27:00Z"/>
  <w16cex:commentExtensible w16cex:durableId="54222089" w16cex:dateUtc="2025-09-08T23:32:00Z"/>
  <w16cex:commentExtensible w16cex:durableId="50ABCCCC" w16cex:dateUtc="2025-09-08T23:33:00Z"/>
  <w16cex:commentExtensible w16cex:durableId="74A8FB35" w16cex:dateUtc="2025-09-08T23:36:00Z"/>
  <w16cex:commentExtensible w16cex:durableId="789A1028" w16cex:dateUtc="2025-09-08T23:38:00Z"/>
  <w16cex:commentExtensible w16cex:durableId="6BC0C807" w16cex:dateUtc="2025-09-09T00:00:00Z"/>
  <w16cex:commentExtensible w16cex:durableId="232A583C" w16cex:dateUtc="2025-09-08T23:51: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3EFE964B" w16cex:dateUtc="2025-09-09T00:02:00Z"/>
  <w16cex:commentExtensible w16cex:durableId="4F0A5732" w16cex:dateUtc="2025-09-09T00:04:00Z"/>
  <w16cex:commentExtensible w16cex:durableId="4385319C" w16cex:dateUtc="2025-09-09T00:06:00Z"/>
  <w16cex:commentExtensible w16cex:durableId="010ECAD4" w16cex:dateUtc="2025-09-09T00:07:00Z"/>
  <w16cex:commentExtensible w16cex:durableId="6DF3A32E" w16cex:dateUtc="2025-09-09T00:09:00Z"/>
  <w16cex:commentExtensible w16cex:durableId="4756AA69" w16cex:dateUtc="2025-07-30T16:54:00Z"/>
  <w16cex:commentExtensible w16cex:durableId="0AD52496" w16cex:dateUtc="2025-09-08T23:05:00Z"/>
  <w16cex:commentExtensible w16cex:durableId="05E52994" w16cex:dateUtc="2025-09-09T00:16:00Z"/>
  <w16cex:commentExtensible w16cex:durableId="4E82C125" w16cex:dateUtc="2025-09-09T00:24:00Z"/>
  <w16cex:commentExtensible w16cex:durableId="19A7E7F6" w16cex:dateUtc="2025-09-09T00:31:00Z"/>
  <w16cex:commentExtensible w16cex:durableId="31879E9E" w16cex:dateUtc="2025-09-09T00:56:00Z"/>
  <w16cex:commentExtensible w16cex:durableId="71D6CC44" w16cex:dateUtc="2025-09-09T00:46:00Z"/>
  <w16cex:commentExtensible w16cex:durableId="2B0BA1DA" w16cex:dateUtc="2025-09-09T00:48:00Z"/>
  <w16cex:commentExtensible w16cex:durableId="78CC8DB2" w16cex:dateUtc="2025-09-09T00:55:00Z"/>
  <w16cex:commentExtensible w16cex:durableId="49A048FF" w16cex:dateUtc="2025-08-08T17:57:00Z"/>
  <w16cex:commentExtensible w16cex:durableId="4FBFD197" w16cex:dateUtc="2025-09-09T00:53:00Z"/>
  <w16cex:commentExtensible w16cex:durableId="2D803C65" w16cex:dateUtc="2025-09-09T00:57:00Z"/>
  <w16cex:commentExtensible w16cex:durableId="2B3F7D27" w16cex:dateUtc="2025-09-09T00:58:00Z"/>
  <w16cex:commentExtensible w16cex:durableId="7D7D01CA" w16cex:dateUtc="2025-09-09T01:00:00Z"/>
  <w16cex:commentExtensible w16cex:durableId="09DF9395" w16cex:dateUtc="2025-09-09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D7A37A5" w16cid:durableId="29238072"/>
  <w16cid:commentId w16cid:paraId="44B57BE6" w16cid:durableId="21A5899B"/>
  <w16cid:commentId w16cid:paraId="015F00EC" w16cid:durableId="3F12D599"/>
  <w16cid:commentId w16cid:paraId="34B31375" w16cid:durableId="41B34848"/>
  <w16cid:commentId w16cid:paraId="54FE5269" w16cid:durableId="17AC4FD0"/>
  <w16cid:commentId w16cid:paraId="3BAC627F" w16cid:durableId="28F75672"/>
  <w16cid:commentId w16cid:paraId="5F4B63EC" w16cid:durableId="2FB93B88"/>
  <w16cid:commentId w16cid:paraId="6A454101" w16cid:durableId="613A7F8D"/>
  <w16cid:commentId w16cid:paraId="7DDBAF42" w16cid:durableId="54222089"/>
  <w16cid:commentId w16cid:paraId="6FDF6664" w16cid:durableId="50ABCCCC"/>
  <w16cid:commentId w16cid:paraId="68680E6D" w16cid:durableId="74A8FB35"/>
  <w16cid:commentId w16cid:paraId="7AFE4E6D" w16cid:durableId="789A1028"/>
  <w16cid:commentId w16cid:paraId="09139BD8" w16cid:durableId="6BC0C807"/>
  <w16cid:commentId w16cid:paraId="504E64D7" w16cid:durableId="232A583C"/>
  <w16cid:commentId w16cid:paraId="6A7F6EDC" w16cid:durableId="4BA48465"/>
  <w16cid:commentId w16cid:paraId="35CCD732" w16cid:durableId="6A869B41"/>
  <w16cid:commentId w16cid:paraId="0E687AE0" w16cid:durableId="0D878B8E"/>
  <w16cid:commentId w16cid:paraId="593E9174" w16cid:durableId="1224B932"/>
  <w16cid:commentId w16cid:paraId="683027E8" w16cid:durableId="35B67DCE"/>
  <w16cid:commentId w16cid:paraId="1A77EF43" w16cid:durableId="3EFE964B"/>
  <w16cid:commentId w16cid:paraId="06229A1C" w16cid:durableId="4F0A5732"/>
  <w16cid:commentId w16cid:paraId="787EE38F" w16cid:durableId="4385319C"/>
  <w16cid:commentId w16cid:paraId="36ECD86A" w16cid:durableId="010ECAD4"/>
  <w16cid:commentId w16cid:paraId="373730E7" w16cid:durableId="6DF3A32E"/>
  <w16cid:commentId w16cid:paraId="5B5BD1F4" w16cid:durableId="4756AA69"/>
  <w16cid:commentId w16cid:paraId="6C9254C8" w16cid:durableId="0AD52496"/>
  <w16cid:commentId w16cid:paraId="492F2789" w16cid:durableId="05E52994"/>
  <w16cid:commentId w16cid:paraId="310C8172" w16cid:durableId="4E82C125"/>
  <w16cid:commentId w16cid:paraId="47CEC19D" w16cid:durableId="19A7E7F6"/>
  <w16cid:commentId w16cid:paraId="61E67DA6" w16cid:durableId="31879E9E"/>
  <w16cid:commentId w16cid:paraId="626F2C6F" w16cid:durableId="71D6CC44"/>
  <w16cid:commentId w16cid:paraId="5E088413" w16cid:durableId="2B0BA1DA"/>
  <w16cid:commentId w16cid:paraId="07BFC05F" w16cid:durableId="78CC8DB2"/>
  <w16cid:commentId w16cid:paraId="6243AC77" w16cid:durableId="49A048FF"/>
  <w16cid:commentId w16cid:paraId="593C34A9" w16cid:durableId="4FBFD197"/>
  <w16cid:commentId w16cid:paraId="75BD12A7" w16cid:durableId="2D803C65"/>
  <w16cid:commentId w16cid:paraId="71819A02" w16cid:durableId="2B3F7D27"/>
  <w16cid:commentId w16cid:paraId="13FE3CFC" w16cid:durableId="7D7D01CA"/>
  <w16cid:commentId w16cid:paraId="2357CA75" w16cid:durableId="09DF93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5F50B4A" w14:textId="77777777" w:rsidR="00925F57" w:rsidRPr="00EC30B6" w:rsidRDefault="00925F57">
        <w:pPr>
          <w:pStyle w:val="Footer"/>
          <w:jc w:val="center"/>
        </w:pPr>
        <w:r w:rsidRPr="00EC30B6">
          <w:fldChar w:fldCharType="begin"/>
        </w:r>
        <w:r w:rsidRPr="00EC30B6">
          <w:instrText xml:space="preserve"> PAGE   \* MERGEFORMAT </w:instrText>
        </w:r>
        <w:r w:rsidRPr="00EC30B6">
          <w:fldChar w:fldCharType="separate"/>
        </w:r>
        <w:r w:rsidRPr="0069184B">
          <w:t>2</w:t>
        </w:r>
        <w:r w:rsidRPr="0069184B">
          <w:fldChar w:fldCharType="end"/>
        </w:r>
      </w:p>
    </w:sdtContent>
  </w:sdt>
  <w:p w14:paraId="54BF0C1E" w14:textId="77777777" w:rsidR="00925F57" w:rsidRPr="00EC30B6" w:rsidRDefault="00925F5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FEAADD" w14:textId="77777777" w:rsidR="00925F57" w:rsidRPr="00EC30B6" w:rsidRDefault="00925F5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Balaena Institute whitehead">
    <w15:presenceInfo w15:providerId="Windows Live" w15:userId="3696438d7ec69d58"/>
  </w15:person>
  <w15:person w15:author="Ana Eguiguren">
    <w15:presenceInfo w15:providerId="AD" w15:userId="S::an648663@dal.ca::78fc145a-0000-4b05-b4d6-5624936d5ffb"/>
  </w15:person>
  <w15:person w15:author="Hal Whitehead">
    <w15:presenceInfo w15:providerId="AD" w15:userId="S::hwhitehe@dal.ca::d9bf6773-906a-4701-9c5f-9758a1d041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F57"/>
    <w:rsid w:val="00186309"/>
    <w:rsid w:val="00377242"/>
    <w:rsid w:val="003E394A"/>
    <w:rsid w:val="0048053E"/>
    <w:rsid w:val="005108C4"/>
    <w:rsid w:val="00716649"/>
    <w:rsid w:val="0074645D"/>
    <w:rsid w:val="00764337"/>
    <w:rsid w:val="00847238"/>
    <w:rsid w:val="00925F57"/>
    <w:rsid w:val="009A4E7C"/>
    <w:rsid w:val="009C194C"/>
    <w:rsid w:val="009D3397"/>
    <w:rsid w:val="00A25B45"/>
    <w:rsid w:val="00A72D71"/>
    <w:rsid w:val="00AC025E"/>
    <w:rsid w:val="00AC148C"/>
    <w:rsid w:val="00B34743"/>
    <w:rsid w:val="00B54F3C"/>
    <w:rsid w:val="00C3441B"/>
    <w:rsid w:val="00F258A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E4A3279"/>
  <w15:chartTrackingRefBased/>
  <w15:docId w15:val="{BF98CBAF-0F2C-354F-9915-90427320C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F57"/>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925F57"/>
    <w:pPr>
      <w:keepNext/>
      <w:keepLines/>
      <w:spacing w:before="360" w:after="80" w:line="240" w:lineRule="auto"/>
      <w:outlineLvl w:val="0"/>
    </w:pPr>
    <w:rPr>
      <w:rFonts w:asciiTheme="majorHAnsi" w:eastAsiaTheme="majorEastAsia" w:hAnsiTheme="majorHAnsi" w:cstheme="majorBidi"/>
      <w:color w:val="0F4761" w:themeColor="accent1" w:themeShade="BF"/>
      <w:kern w:val="0"/>
      <w:sz w:val="40"/>
      <w:szCs w:val="40"/>
      <w14:ligatures w14:val="none"/>
    </w:rPr>
  </w:style>
  <w:style w:type="paragraph" w:styleId="Heading2">
    <w:name w:val="heading 2"/>
    <w:basedOn w:val="Normal"/>
    <w:next w:val="Normal"/>
    <w:link w:val="Heading2Char"/>
    <w:uiPriority w:val="9"/>
    <w:unhideWhenUsed/>
    <w:qFormat/>
    <w:rsid w:val="00925F57"/>
    <w:pPr>
      <w:keepNext/>
      <w:keepLines/>
      <w:spacing w:before="160" w:after="80" w:line="240" w:lineRule="auto"/>
      <w:outlineLvl w:val="1"/>
    </w:pPr>
    <w:rPr>
      <w:rFonts w:asciiTheme="majorHAnsi" w:eastAsiaTheme="majorEastAsia" w:hAnsiTheme="majorHAnsi" w:cstheme="majorBidi"/>
      <w:color w:val="0F4761" w:themeColor="accent1" w:themeShade="BF"/>
      <w:kern w:val="0"/>
      <w:sz w:val="32"/>
      <w:szCs w:val="32"/>
      <w14:ligatures w14:val="none"/>
    </w:rPr>
  </w:style>
  <w:style w:type="paragraph" w:styleId="Heading3">
    <w:name w:val="heading 3"/>
    <w:basedOn w:val="Normal"/>
    <w:next w:val="Normal"/>
    <w:link w:val="Heading3Char"/>
    <w:uiPriority w:val="9"/>
    <w:unhideWhenUsed/>
    <w:qFormat/>
    <w:rsid w:val="00925F57"/>
    <w:pPr>
      <w:keepNext/>
      <w:keepLines/>
      <w:spacing w:before="160" w:after="80" w:line="240" w:lineRule="auto"/>
      <w:outlineLvl w:val="2"/>
    </w:pPr>
    <w:rPr>
      <w:rFonts w:asciiTheme="minorHAnsi" w:eastAsiaTheme="majorEastAsia" w:hAnsiTheme="minorHAnsi" w:cstheme="majorBidi"/>
      <w:color w:val="0F4761" w:themeColor="accent1" w:themeShade="BF"/>
      <w:kern w:val="0"/>
      <w:sz w:val="28"/>
      <w:szCs w:val="28"/>
      <w14:ligatures w14:val="none"/>
    </w:rPr>
  </w:style>
  <w:style w:type="paragraph" w:styleId="Heading4">
    <w:name w:val="heading 4"/>
    <w:basedOn w:val="Normal"/>
    <w:next w:val="Normal"/>
    <w:link w:val="Heading4Char"/>
    <w:uiPriority w:val="9"/>
    <w:semiHidden/>
    <w:unhideWhenUsed/>
    <w:qFormat/>
    <w:rsid w:val="00925F57"/>
    <w:pPr>
      <w:keepNext/>
      <w:keepLines/>
      <w:spacing w:before="80" w:after="40" w:line="240" w:lineRule="auto"/>
      <w:outlineLvl w:val="3"/>
    </w:pPr>
    <w:rPr>
      <w:rFonts w:asciiTheme="minorHAnsi" w:eastAsiaTheme="majorEastAsia" w:hAnsiTheme="minorHAnsi" w:cstheme="majorBidi"/>
      <w:i/>
      <w:iCs/>
      <w:color w:val="0F4761" w:themeColor="accent1" w:themeShade="BF"/>
      <w:kern w:val="0"/>
      <w:sz w:val="24"/>
      <w:szCs w:val="24"/>
      <w14:ligatures w14:val="none"/>
    </w:rPr>
  </w:style>
  <w:style w:type="paragraph" w:styleId="Heading5">
    <w:name w:val="heading 5"/>
    <w:basedOn w:val="Normal"/>
    <w:next w:val="Normal"/>
    <w:link w:val="Heading5Char"/>
    <w:uiPriority w:val="9"/>
    <w:semiHidden/>
    <w:unhideWhenUsed/>
    <w:qFormat/>
    <w:rsid w:val="00925F57"/>
    <w:pPr>
      <w:keepNext/>
      <w:keepLines/>
      <w:spacing w:before="80" w:after="40" w:line="240" w:lineRule="auto"/>
      <w:outlineLvl w:val="4"/>
    </w:pPr>
    <w:rPr>
      <w:rFonts w:asciiTheme="minorHAnsi" w:eastAsiaTheme="majorEastAsia" w:hAnsiTheme="minorHAnsi" w:cstheme="majorBidi"/>
      <w:color w:val="0F4761" w:themeColor="accent1" w:themeShade="BF"/>
      <w:kern w:val="0"/>
      <w:sz w:val="24"/>
      <w:szCs w:val="24"/>
      <w14:ligatures w14:val="none"/>
    </w:rPr>
  </w:style>
  <w:style w:type="paragraph" w:styleId="Heading6">
    <w:name w:val="heading 6"/>
    <w:basedOn w:val="Normal"/>
    <w:next w:val="Normal"/>
    <w:link w:val="Heading6Char"/>
    <w:uiPriority w:val="9"/>
    <w:semiHidden/>
    <w:unhideWhenUsed/>
    <w:qFormat/>
    <w:rsid w:val="00925F57"/>
    <w:pPr>
      <w:keepNext/>
      <w:keepLines/>
      <w:spacing w:before="40" w:after="0" w:line="240" w:lineRule="auto"/>
      <w:outlineLvl w:val="5"/>
    </w:pPr>
    <w:rPr>
      <w:rFonts w:asciiTheme="minorHAnsi" w:eastAsiaTheme="majorEastAsia" w:hAnsiTheme="minorHAnsi" w:cstheme="majorBidi"/>
      <w:i/>
      <w:iCs/>
      <w:color w:val="595959" w:themeColor="text1" w:themeTint="A6"/>
      <w:kern w:val="0"/>
      <w:sz w:val="24"/>
      <w:szCs w:val="24"/>
      <w14:ligatures w14:val="none"/>
    </w:rPr>
  </w:style>
  <w:style w:type="paragraph" w:styleId="Heading7">
    <w:name w:val="heading 7"/>
    <w:basedOn w:val="Normal"/>
    <w:next w:val="Normal"/>
    <w:link w:val="Heading7Char"/>
    <w:uiPriority w:val="9"/>
    <w:semiHidden/>
    <w:unhideWhenUsed/>
    <w:qFormat/>
    <w:rsid w:val="00925F57"/>
    <w:pPr>
      <w:keepNext/>
      <w:keepLines/>
      <w:spacing w:before="40" w:after="0" w:line="240" w:lineRule="auto"/>
      <w:outlineLvl w:val="6"/>
    </w:pPr>
    <w:rPr>
      <w:rFonts w:asciiTheme="minorHAnsi" w:eastAsiaTheme="majorEastAsia" w:hAnsiTheme="minorHAnsi" w:cstheme="majorBidi"/>
      <w:color w:val="595959" w:themeColor="text1" w:themeTint="A6"/>
      <w:kern w:val="0"/>
      <w:sz w:val="24"/>
      <w:szCs w:val="24"/>
      <w14:ligatures w14:val="none"/>
    </w:rPr>
  </w:style>
  <w:style w:type="paragraph" w:styleId="Heading8">
    <w:name w:val="heading 8"/>
    <w:basedOn w:val="Normal"/>
    <w:next w:val="Normal"/>
    <w:link w:val="Heading8Char"/>
    <w:uiPriority w:val="9"/>
    <w:semiHidden/>
    <w:unhideWhenUsed/>
    <w:qFormat/>
    <w:rsid w:val="00925F57"/>
    <w:pPr>
      <w:keepNext/>
      <w:keepLines/>
      <w:spacing w:after="0" w:line="240" w:lineRule="auto"/>
      <w:outlineLvl w:val="7"/>
    </w:pPr>
    <w:rPr>
      <w:rFonts w:asciiTheme="minorHAnsi" w:eastAsiaTheme="majorEastAsia" w:hAnsiTheme="minorHAnsi" w:cstheme="majorBidi"/>
      <w:i/>
      <w:iCs/>
      <w:color w:val="272727" w:themeColor="text1" w:themeTint="D8"/>
      <w:kern w:val="0"/>
      <w:sz w:val="24"/>
      <w:szCs w:val="24"/>
      <w14:ligatures w14:val="none"/>
    </w:rPr>
  </w:style>
  <w:style w:type="paragraph" w:styleId="Heading9">
    <w:name w:val="heading 9"/>
    <w:basedOn w:val="Normal"/>
    <w:next w:val="Normal"/>
    <w:link w:val="Heading9Char"/>
    <w:uiPriority w:val="9"/>
    <w:semiHidden/>
    <w:unhideWhenUsed/>
    <w:qFormat/>
    <w:rsid w:val="00925F57"/>
    <w:pPr>
      <w:keepNext/>
      <w:keepLines/>
      <w:spacing w:after="0" w:line="240" w:lineRule="auto"/>
      <w:outlineLvl w:val="8"/>
    </w:pPr>
    <w:rPr>
      <w:rFonts w:asciiTheme="minorHAnsi" w:eastAsiaTheme="majorEastAsia" w:hAnsiTheme="minorHAnsi" w:cstheme="majorBidi"/>
      <w:color w:val="272727" w:themeColor="text1" w:themeTint="D8"/>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925F5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25F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25F5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25F5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25F5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25F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25F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25F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25F57"/>
    <w:rPr>
      <w:rFonts w:eastAsiaTheme="majorEastAsia" w:cstheme="majorBidi"/>
      <w:color w:val="272727" w:themeColor="text1" w:themeTint="D8"/>
    </w:rPr>
  </w:style>
  <w:style w:type="paragraph" w:styleId="Title">
    <w:name w:val="Title"/>
    <w:basedOn w:val="Normal"/>
    <w:next w:val="Normal"/>
    <w:link w:val="TitleChar"/>
    <w:uiPriority w:val="10"/>
    <w:qFormat/>
    <w:rsid w:val="00925F57"/>
    <w:pPr>
      <w:spacing w:after="80" w:line="240" w:lineRule="auto"/>
      <w:contextualSpacing/>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925F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5F57"/>
    <w:pPr>
      <w:numPr>
        <w:ilvl w:val="1"/>
      </w:numPr>
      <w:spacing w:line="240" w:lineRule="auto"/>
    </w:pPr>
    <w:rPr>
      <w:rFonts w:asciiTheme="minorHAnsi" w:eastAsiaTheme="majorEastAsia" w:hAnsiTheme="minorHAnsi" w:cstheme="majorBidi"/>
      <w:color w:val="595959" w:themeColor="text1" w:themeTint="A6"/>
      <w:spacing w:val="15"/>
      <w:kern w:val="0"/>
      <w:sz w:val="28"/>
      <w:szCs w:val="28"/>
      <w14:ligatures w14:val="none"/>
    </w:rPr>
  </w:style>
  <w:style w:type="character" w:customStyle="1" w:styleId="SubtitleChar">
    <w:name w:val="Subtitle Char"/>
    <w:basedOn w:val="DefaultParagraphFont"/>
    <w:link w:val="Subtitle"/>
    <w:uiPriority w:val="11"/>
    <w:rsid w:val="00925F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5F57"/>
    <w:pPr>
      <w:spacing w:before="160" w:line="240" w:lineRule="auto"/>
      <w:jc w:val="center"/>
    </w:pPr>
    <w:rPr>
      <w:rFonts w:asciiTheme="minorHAnsi" w:hAnsiTheme="minorHAnsi" w:cstheme="minorBidi"/>
      <w:i/>
      <w:iCs/>
      <w:color w:val="404040" w:themeColor="text1" w:themeTint="BF"/>
      <w:kern w:val="0"/>
      <w:sz w:val="24"/>
      <w:szCs w:val="24"/>
      <w14:ligatures w14:val="none"/>
    </w:rPr>
  </w:style>
  <w:style w:type="character" w:customStyle="1" w:styleId="QuoteChar">
    <w:name w:val="Quote Char"/>
    <w:basedOn w:val="DefaultParagraphFont"/>
    <w:link w:val="Quote"/>
    <w:uiPriority w:val="29"/>
    <w:rsid w:val="00925F57"/>
    <w:rPr>
      <w:i/>
      <w:iCs/>
      <w:color w:val="404040" w:themeColor="text1" w:themeTint="BF"/>
    </w:rPr>
  </w:style>
  <w:style w:type="paragraph" w:styleId="ListParagraph">
    <w:name w:val="List Paragraph"/>
    <w:basedOn w:val="Normal"/>
    <w:uiPriority w:val="34"/>
    <w:qFormat/>
    <w:rsid w:val="00925F57"/>
    <w:pPr>
      <w:spacing w:after="0" w:line="240" w:lineRule="auto"/>
      <w:ind w:left="720"/>
      <w:contextualSpacing/>
    </w:pPr>
    <w:rPr>
      <w:rFonts w:asciiTheme="minorHAnsi" w:hAnsiTheme="minorHAnsi" w:cstheme="minorBidi"/>
      <w:kern w:val="0"/>
      <w:sz w:val="24"/>
      <w:szCs w:val="24"/>
      <w14:ligatures w14:val="none"/>
    </w:rPr>
  </w:style>
  <w:style w:type="character" w:styleId="IntenseEmphasis">
    <w:name w:val="Intense Emphasis"/>
    <w:basedOn w:val="DefaultParagraphFont"/>
    <w:uiPriority w:val="21"/>
    <w:qFormat/>
    <w:rsid w:val="00925F57"/>
    <w:rPr>
      <w:i/>
      <w:iCs/>
      <w:color w:val="0F4761" w:themeColor="accent1" w:themeShade="BF"/>
    </w:rPr>
  </w:style>
  <w:style w:type="paragraph" w:styleId="IntenseQuote">
    <w:name w:val="Intense Quote"/>
    <w:basedOn w:val="Normal"/>
    <w:next w:val="Normal"/>
    <w:link w:val="IntenseQuoteChar"/>
    <w:uiPriority w:val="30"/>
    <w:qFormat/>
    <w:rsid w:val="00925F57"/>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hAnsiTheme="minorHAnsi" w:cstheme="minorBidi"/>
      <w:i/>
      <w:iCs/>
      <w:color w:val="0F4761" w:themeColor="accent1" w:themeShade="BF"/>
      <w:kern w:val="0"/>
      <w:sz w:val="24"/>
      <w:szCs w:val="24"/>
      <w14:ligatures w14:val="none"/>
    </w:rPr>
  </w:style>
  <w:style w:type="character" w:customStyle="1" w:styleId="IntenseQuoteChar">
    <w:name w:val="Intense Quote Char"/>
    <w:basedOn w:val="DefaultParagraphFont"/>
    <w:link w:val="IntenseQuote"/>
    <w:uiPriority w:val="30"/>
    <w:rsid w:val="00925F57"/>
    <w:rPr>
      <w:i/>
      <w:iCs/>
      <w:color w:val="0F4761" w:themeColor="accent1" w:themeShade="BF"/>
    </w:rPr>
  </w:style>
  <w:style w:type="character" w:styleId="IntenseReference">
    <w:name w:val="Intense Reference"/>
    <w:basedOn w:val="DefaultParagraphFont"/>
    <w:uiPriority w:val="32"/>
    <w:qFormat/>
    <w:rsid w:val="00925F57"/>
    <w:rPr>
      <w:b/>
      <w:bCs/>
      <w:smallCaps/>
      <w:color w:val="0F4761" w:themeColor="accent1" w:themeShade="BF"/>
      <w:spacing w:val="5"/>
    </w:rPr>
  </w:style>
  <w:style w:type="paragraph" w:styleId="Footer">
    <w:name w:val="footer"/>
    <w:basedOn w:val="Normal"/>
    <w:link w:val="FooterChar"/>
    <w:uiPriority w:val="99"/>
    <w:unhideWhenUsed/>
    <w:rsid w:val="00925F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5F57"/>
    <w:rPr>
      <w:rFonts w:ascii="Times New Roman" w:hAnsi="Times New Roman" w:cs="Times New Roman"/>
      <w:kern w:val="2"/>
      <w:sz w:val="22"/>
      <w:szCs w:val="22"/>
      <w14:ligatures w14:val="standardContextual"/>
    </w:rPr>
  </w:style>
  <w:style w:type="character" w:styleId="CommentReference">
    <w:name w:val="annotation reference"/>
    <w:basedOn w:val="DefaultParagraphFont"/>
    <w:uiPriority w:val="99"/>
    <w:semiHidden/>
    <w:unhideWhenUsed/>
    <w:rsid w:val="00925F57"/>
    <w:rPr>
      <w:sz w:val="16"/>
      <w:szCs w:val="16"/>
    </w:rPr>
  </w:style>
  <w:style w:type="paragraph" w:styleId="CommentText">
    <w:name w:val="annotation text"/>
    <w:basedOn w:val="Normal"/>
    <w:link w:val="CommentTextChar"/>
    <w:uiPriority w:val="99"/>
    <w:unhideWhenUsed/>
    <w:rsid w:val="00925F57"/>
    <w:pPr>
      <w:spacing w:line="240" w:lineRule="auto"/>
    </w:pPr>
    <w:rPr>
      <w:sz w:val="20"/>
      <w:szCs w:val="20"/>
    </w:rPr>
  </w:style>
  <w:style w:type="character" w:customStyle="1" w:styleId="CommentTextChar">
    <w:name w:val="Comment Text Char"/>
    <w:basedOn w:val="DefaultParagraphFont"/>
    <w:link w:val="CommentText"/>
    <w:uiPriority w:val="99"/>
    <w:rsid w:val="00925F57"/>
    <w:rPr>
      <w:rFonts w:ascii="Times New Roman" w:hAnsi="Times New Roman" w:cs="Times New Roman"/>
      <w:kern w:val="2"/>
      <w:sz w:val="20"/>
      <w:szCs w:val="20"/>
      <w14:ligatures w14:val="standardContextual"/>
    </w:rPr>
  </w:style>
  <w:style w:type="paragraph" w:styleId="Header">
    <w:name w:val="header"/>
    <w:basedOn w:val="Normal"/>
    <w:link w:val="HeaderChar"/>
    <w:uiPriority w:val="99"/>
    <w:unhideWhenUsed/>
    <w:rsid w:val="00925F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5F57"/>
    <w:rPr>
      <w:rFonts w:ascii="Times New Roman" w:hAnsi="Times New Roman" w:cs="Times New Roman"/>
      <w:kern w:val="2"/>
      <w:sz w:val="22"/>
      <w:szCs w:val="22"/>
      <w14:ligatures w14:val="standardContextual"/>
    </w:rPr>
  </w:style>
  <w:style w:type="character" w:styleId="LineNumber">
    <w:name w:val="line number"/>
    <w:basedOn w:val="DefaultParagraphFont"/>
    <w:uiPriority w:val="99"/>
    <w:semiHidden/>
    <w:unhideWhenUsed/>
    <w:rsid w:val="00925F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4867</Words>
  <Characters>141743</Characters>
  <Application>Microsoft Office Word</Application>
  <DocSecurity>0</DocSecurity>
  <Lines>1181</Lines>
  <Paragraphs>332</Paragraphs>
  <ScaleCrop>false</ScaleCrop>
  <Company/>
  <LinksUpToDate>false</LinksUpToDate>
  <CharactersWithSpaces>16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1</cp:revision>
  <dcterms:created xsi:type="dcterms:W3CDTF">2025-09-24T23:48:00Z</dcterms:created>
  <dcterms:modified xsi:type="dcterms:W3CDTF">2025-09-24T23:50:00Z</dcterms:modified>
</cp:coreProperties>
</file>